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0B0E2" w14:textId="77777777" w:rsidR="00F46351" w:rsidRDefault="00F46351">
      <w:pPr>
        <w:pStyle w:val="Title"/>
      </w:pPr>
    </w:p>
    <w:p w14:paraId="543EB9E9" w14:textId="77777777" w:rsidR="00F46351" w:rsidRDefault="00F46351">
      <w:pPr>
        <w:pStyle w:val="Title"/>
      </w:pPr>
    </w:p>
    <w:p w14:paraId="056EFCB6" w14:textId="77777777" w:rsidR="00F46351" w:rsidRDefault="00F46351">
      <w:pPr>
        <w:pStyle w:val="Title"/>
      </w:pPr>
    </w:p>
    <w:p w14:paraId="0DE17629" w14:textId="77777777" w:rsidR="00F46351" w:rsidRDefault="00F46351">
      <w:pPr>
        <w:pStyle w:val="Title"/>
      </w:pPr>
    </w:p>
    <w:p w14:paraId="1D7EC489" w14:textId="45E0EBBE" w:rsidR="003D0474" w:rsidRDefault="00250CFE">
      <w:pPr>
        <w:pStyle w:val="Title"/>
      </w:pPr>
      <w:r>
        <w:t>S</w:t>
      </w:r>
      <w:r w:rsidR="00160905" w:rsidRPr="00160905">
        <w:t xml:space="preserve">oftware engineering principles to improve quality and performance of </w:t>
      </w:r>
      <w:r w:rsidR="00EE0B20">
        <w:t>R</w:t>
      </w:r>
      <w:r w:rsidR="00160905" w:rsidRPr="00160905">
        <w:t xml:space="preserve"> software</w:t>
      </w:r>
    </w:p>
    <w:p w14:paraId="234673BE" w14:textId="77777777" w:rsidR="00F46351" w:rsidRDefault="00F46351">
      <w:pPr>
        <w:pStyle w:val="Author"/>
      </w:pPr>
    </w:p>
    <w:p w14:paraId="60D30DCC" w14:textId="77777777" w:rsidR="00F46351" w:rsidRDefault="00F46351">
      <w:pPr>
        <w:pStyle w:val="Author"/>
      </w:pPr>
    </w:p>
    <w:p w14:paraId="1BC539C8" w14:textId="77777777" w:rsidR="00F46351" w:rsidRDefault="00F46351">
      <w:pPr>
        <w:pStyle w:val="Author"/>
      </w:pPr>
    </w:p>
    <w:p w14:paraId="78466BFE" w14:textId="77777777" w:rsidR="00F46351" w:rsidRDefault="00F46351">
      <w:pPr>
        <w:pStyle w:val="Author"/>
      </w:pPr>
    </w:p>
    <w:p w14:paraId="40A9F445" w14:textId="77777777" w:rsidR="00F46351" w:rsidRDefault="00F46351">
      <w:pPr>
        <w:pStyle w:val="Author"/>
      </w:pPr>
    </w:p>
    <w:p w14:paraId="530CE4CA" w14:textId="77777777" w:rsidR="00F46351" w:rsidRDefault="00F46351">
      <w:pPr>
        <w:pStyle w:val="Author"/>
      </w:pPr>
    </w:p>
    <w:p w14:paraId="30B1FE8A" w14:textId="77777777" w:rsidR="00F46351" w:rsidRDefault="00F46351">
      <w:pPr>
        <w:pStyle w:val="Author"/>
      </w:pPr>
    </w:p>
    <w:p w14:paraId="377EAFDA" w14:textId="77777777" w:rsidR="00F46351" w:rsidRDefault="00F46351" w:rsidP="00AB1345">
      <w:pPr>
        <w:pStyle w:val="Author"/>
        <w:jc w:val="left"/>
      </w:pPr>
    </w:p>
    <w:p w14:paraId="610A99D8" w14:textId="77777777" w:rsidR="00445ADE" w:rsidRDefault="00445ADE" w:rsidP="00445ADE">
      <w:pPr>
        <w:pStyle w:val="BodyText"/>
      </w:pPr>
    </w:p>
    <w:p w14:paraId="608C8E49" w14:textId="77777777" w:rsidR="00445ADE" w:rsidRPr="00445ADE" w:rsidRDefault="00445ADE" w:rsidP="00445ADE">
      <w:pPr>
        <w:pStyle w:val="BodyText"/>
      </w:pPr>
    </w:p>
    <w:p w14:paraId="122D0F1F" w14:textId="77777777" w:rsidR="00AB1345" w:rsidRDefault="00AB1345" w:rsidP="00AB1345">
      <w:pPr>
        <w:pStyle w:val="BodyText"/>
      </w:pPr>
    </w:p>
    <w:p w14:paraId="0F9773B4" w14:textId="77777777" w:rsidR="00445ADE" w:rsidRDefault="00445ADE" w:rsidP="00AB1345">
      <w:pPr>
        <w:pStyle w:val="BodyText"/>
      </w:pPr>
    </w:p>
    <w:p w14:paraId="65A9D254" w14:textId="77777777" w:rsidR="00AB1345" w:rsidRPr="00AB1345" w:rsidRDefault="00AB1345" w:rsidP="00445ADE">
      <w:pPr>
        <w:pStyle w:val="BodyText"/>
        <w:spacing w:before="0" w:after="0"/>
        <w:jc w:val="center"/>
      </w:pPr>
    </w:p>
    <w:p w14:paraId="6AF93991" w14:textId="785A7032" w:rsidR="00445ADE" w:rsidRDefault="00386CDE" w:rsidP="00445ADE">
      <w:pPr>
        <w:pStyle w:val="BodyText"/>
        <w:spacing w:before="0" w:after="0"/>
        <w:jc w:val="center"/>
      </w:pPr>
      <w:r>
        <w:t>Seth Russell</w:t>
      </w:r>
      <w:r w:rsidR="00F46351">
        <w:t>, MS</w:t>
      </w:r>
    </w:p>
    <w:p w14:paraId="180B7037" w14:textId="77777777" w:rsidR="00445ADE" w:rsidRDefault="00445ADE" w:rsidP="00445ADE">
      <w:pPr>
        <w:pStyle w:val="BodyText"/>
        <w:spacing w:before="0" w:after="0"/>
        <w:jc w:val="center"/>
      </w:pPr>
      <w:proofErr w:type="spellStart"/>
      <w:r w:rsidRPr="00445ADE">
        <w:t>Tellen</w:t>
      </w:r>
      <w:proofErr w:type="spellEnd"/>
      <w:r w:rsidRPr="00445ADE">
        <w:t xml:space="preserve"> D. Bennett, MD, MS</w:t>
      </w:r>
    </w:p>
    <w:p w14:paraId="72DF6AC1" w14:textId="09DCA1D6" w:rsidR="00445ADE" w:rsidRPr="00445ADE" w:rsidRDefault="00445ADE" w:rsidP="00445ADE">
      <w:pPr>
        <w:pStyle w:val="BodyText"/>
        <w:spacing w:before="0" w:after="0"/>
        <w:jc w:val="center"/>
      </w:pPr>
      <w:proofErr w:type="spellStart"/>
      <w:r w:rsidRPr="00445ADE">
        <w:t>Debashis</w:t>
      </w:r>
      <w:proofErr w:type="spellEnd"/>
      <w:r w:rsidRPr="00445ADE">
        <w:t xml:space="preserve"> Ghosh, PhD</w:t>
      </w:r>
    </w:p>
    <w:p w14:paraId="7546E24D" w14:textId="25C9AB5B" w:rsidR="00445ADE" w:rsidRPr="00445ADE" w:rsidRDefault="00F46351" w:rsidP="00445ADE">
      <w:pPr>
        <w:pStyle w:val="BodyText"/>
        <w:spacing w:before="0" w:after="0"/>
        <w:jc w:val="center"/>
      </w:pPr>
      <w:r>
        <w:t>Data Science to Patient Value</w:t>
      </w:r>
    </w:p>
    <w:p w14:paraId="2B3FC7CE" w14:textId="77777777" w:rsidR="00032289" w:rsidRDefault="003A593B" w:rsidP="00445ADE">
      <w:pPr>
        <w:pStyle w:val="BodyText"/>
        <w:spacing w:before="0" w:after="0"/>
        <w:jc w:val="center"/>
      </w:pPr>
      <w:r>
        <w:t>University of Colorado Anschutz Medical Campus</w:t>
      </w:r>
    </w:p>
    <w:p w14:paraId="2B7B07C1" w14:textId="2C00C12F" w:rsidR="004B4086" w:rsidRDefault="004B4086" w:rsidP="00AB1345">
      <w:pPr>
        <w:pStyle w:val="Heading2"/>
      </w:pPr>
      <w:bookmarkStart w:id="0" w:name="_Toc523169469"/>
      <w:r>
        <w:lastRenderedPageBreak/>
        <w:t>Abstract</w:t>
      </w:r>
      <w:bookmarkEnd w:id="0"/>
    </w:p>
    <w:p w14:paraId="22C2F2D7" w14:textId="10344DFD" w:rsidR="00F12FA1" w:rsidRPr="004B4086" w:rsidRDefault="00653C9A" w:rsidP="004B4086">
      <w:pPr>
        <w:pStyle w:val="BodyText"/>
      </w:pPr>
      <w:r>
        <w:t xml:space="preserve">Today’s </w:t>
      </w:r>
      <w:r w:rsidR="007E453E">
        <w:t>computational</w:t>
      </w:r>
      <w:r w:rsidR="00F3773C">
        <w:t xml:space="preserve"> </w:t>
      </w:r>
      <w:r>
        <w:t>researchers are expected to be highly proficient in using software to solve a wide range of pr</w:t>
      </w:r>
      <w:r w:rsidR="007E453E">
        <w:t>oblems ranging from processing large datasets</w:t>
      </w:r>
      <w:r>
        <w:t xml:space="preserve"> to </w:t>
      </w:r>
      <w:r w:rsidR="00526A66">
        <w:t xml:space="preserve">developing personalized treatment </w:t>
      </w:r>
      <w:r w:rsidR="00FC2B49">
        <w:t>strategies</w:t>
      </w:r>
      <w:r w:rsidR="00526A66">
        <w:t xml:space="preserve"> </w:t>
      </w:r>
      <w:r w:rsidR="007E453E">
        <w:t>from a growing</w:t>
      </w:r>
      <w:r w:rsidR="00FC2B49">
        <w:t xml:space="preserve"> range of</w:t>
      </w:r>
      <w:r>
        <w:t xml:space="preserve"> treatment options. While </w:t>
      </w:r>
      <w:r w:rsidR="007E453E">
        <w:t xml:space="preserve">these </w:t>
      </w:r>
      <w:r>
        <w:t>researchers are</w:t>
      </w:r>
      <w:r w:rsidR="001E0D33">
        <w:t xml:space="preserve"> </w:t>
      </w:r>
      <w:r>
        <w:t xml:space="preserve">well versed in their own field, formal training in software engineering principles </w:t>
      </w:r>
      <w:r w:rsidR="007E453E">
        <w:t xml:space="preserve">and appropriate mentorship </w:t>
      </w:r>
      <w:r>
        <w:t xml:space="preserve">is often lacking. </w:t>
      </w:r>
      <w:r w:rsidRPr="00653C9A">
        <w:t xml:space="preserve">Two major themes that are not covered </w:t>
      </w:r>
      <w:r w:rsidR="00FC2B49">
        <w:t xml:space="preserve">in </w:t>
      </w:r>
      <w:r w:rsidR="00BD3324">
        <w:t xml:space="preserve">most university </w:t>
      </w:r>
      <w:r w:rsidR="00FC2B49">
        <w:t xml:space="preserve">coursework nor </w:t>
      </w:r>
      <w:r w:rsidR="00BD3324">
        <w:t xml:space="preserve">current </w:t>
      </w:r>
      <w:r w:rsidR="00FC2B49">
        <w:t xml:space="preserve">literature </w:t>
      </w:r>
      <w:r w:rsidRPr="00653C9A">
        <w:t xml:space="preserve">are software </w:t>
      </w:r>
      <w:r w:rsidR="00FC2B49">
        <w:t>testing</w:t>
      </w:r>
      <w:r w:rsidRPr="00653C9A">
        <w:t xml:space="preserve"> and software optimization</w:t>
      </w:r>
      <w:r>
        <w:t xml:space="preserve">. Through a survey of all currently available CRAN </w:t>
      </w:r>
      <w:r w:rsidR="00FC2B49">
        <w:t>(</w:t>
      </w:r>
      <w:r w:rsidR="00FC2B49" w:rsidRPr="00FC2B49">
        <w:t>The Comprehensive R Archive Network</w:t>
      </w:r>
      <w:r w:rsidR="00FC2B49">
        <w:t>)</w:t>
      </w:r>
      <w:r w:rsidR="00FC2B49" w:rsidRPr="00FC2B49">
        <w:t xml:space="preserve"> </w:t>
      </w:r>
      <w:r>
        <w:t xml:space="preserve">packages we show that reproducible and replicable software testing is not available, and that many packages do not appear to employ software performance and optimization tools and techniques. Through use of examples from an existing R package, </w:t>
      </w:r>
      <w:r w:rsidR="001C0A5D">
        <w:t xml:space="preserve">we demonstrate </w:t>
      </w:r>
      <w:r>
        <w:t xml:space="preserve">powerful testing and optimization techniques that can improve the </w:t>
      </w:r>
      <w:r w:rsidR="002651D8">
        <w:t>quality</w:t>
      </w:r>
      <w:r>
        <w:t xml:space="preserve"> of any researcher’s software.</w:t>
      </w:r>
    </w:p>
    <w:p w14:paraId="3A413554" w14:textId="77777777" w:rsidR="003D0474" w:rsidRDefault="00386CDE" w:rsidP="00AB1345">
      <w:pPr>
        <w:pStyle w:val="Heading2"/>
      </w:pPr>
      <w:bookmarkStart w:id="1" w:name="_Toc523169470"/>
      <w:r>
        <w:t>Introduction</w:t>
      </w:r>
      <w:bookmarkEnd w:id="1"/>
    </w:p>
    <w:p w14:paraId="0E568835" w14:textId="5B089DA5" w:rsidR="002C1EC1" w:rsidRDefault="002651D8" w:rsidP="00BC3C90">
      <w:pPr>
        <w:pStyle w:val="FirstParagraph"/>
      </w:pPr>
      <w:r>
        <w:t>W</w:t>
      </w:r>
      <w:r w:rsidR="00F12FA1">
        <w:t xml:space="preserve">riting </w:t>
      </w:r>
      <w:r w:rsidR="002C1EC1">
        <w:t xml:space="preserve">scientific </w:t>
      </w:r>
      <w:r w:rsidR="00F12FA1">
        <w:t xml:space="preserve">software </w:t>
      </w:r>
      <w:r w:rsidR="00D27EEB">
        <w:t>has progressed from the</w:t>
      </w:r>
      <w:r w:rsidR="00F12FA1">
        <w:t xml:space="preserve"> work of early </w:t>
      </w:r>
      <w:r w:rsidR="004B6D51">
        <w:t xml:space="preserve">pioneers to a range </w:t>
      </w:r>
      <w:r w:rsidR="00F12FA1">
        <w:t>of computer professionals, computational researchers,</w:t>
      </w:r>
      <w:r w:rsidR="00004E2C">
        <w:t xml:space="preserve"> and </w:t>
      </w:r>
      <w:r w:rsidR="007F005F">
        <w:t>autodidacts</w:t>
      </w:r>
      <w:r w:rsidR="00004E2C">
        <w:t>.</w:t>
      </w:r>
      <w:r w:rsidR="00483D55">
        <w:t xml:space="preserve"> The educational discipline of computer s</w:t>
      </w:r>
      <w:r w:rsidR="00004E2C">
        <w:t xml:space="preserve">cience, codified </w:t>
      </w:r>
      <w:r w:rsidR="00D27EEB">
        <w:t xml:space="preserve">through recommendations </w:t>
      </w:r>
      <w:r>
        <w:t>from</w:t>
      </w:r>
      <w:r w:rsidR="00D27EEB">
        <w:t xml:space="preserve"> the Association for Computing Machinery</w:t>
      </w:r>
      <w:r w:rsidR="00960ABB">
        <w:t xml:space="preserve"> (ACM)</w:t>
      </w:r>
      <w:r w:rsidR="00D27EEB">
        <w:t xml:space="preserve"> </w:t>
      </w:r>
      <w:r w:rsidR="00D27EEB">
        <w:fldChar w:fldCharType="begin"/>
      </w:r>
      <w:r w:rsidR="00D27EEB">
        <w:instrText xml:space="preserve"> ADDIN ZOTERO_ITEM CSL_CITATION {"citationID":"ZILWkxuU","properties":{"formattedCitation":"(1)","plainCitation":"(1)","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00D27EEB">
        <w:fldChar w:fldCharType="separate"/>
      </w:r>
      <w:r w:rsidR="00D27EEB">
        <w:rPr>
          <w:noProof/>
        </w:rPr>
        <w:t>(1)</w:t>
      </w:r>
      <w:r w:rsidR="00D27EEB">
        <w:fldChar w:fldCharType="end"/>
      </w:r>
      <w:r w:rsidR="00276C0E">
        <w:t>,</w:t>
      </w:r>
      <w:r w:rsidR="00D27EEB">
        <w:t xml:space="preserve"> has grown in breadth and depth</w:t>
      </w:r>
      <w:r>
        <w:t xml:space="preserve"> over many years</w:t>
      </w:r>
      <w:r w:rsidR="00276C0E">
        <w:t>.</w:t>
      </w:r>
      <w:r>
        <w:t xml:space="preserve"> T</w:t>
      </w:r>
      <w:r w:rsidR="00D27EEB">
        <w:t xml:space="preserve">here are </w:t>
      </w:r>
      <w:r>
        <w:t xml:space="preserve">now </w:t>
      </w:r>
      <w:r w:rsidR="00D27EEB">
        <w:t xml:space="preserve">many programs and disciplines </w:t>
      </w:r>
      <w:r>
        <w:t>through which</w:t>
      </w:r>
      <w:r w:rsidR="00D27EEB">
        <w:t xml:space="preserve"> one can learn how carry out scientific </w:t>
      </w:r>
      <w:r w:rsidR="002C1EC1">
        <w:t>research</w:t>
      </w:r>
      <w:r w:rsidR="00D27EEB">
        <w:t xml:space="preserve"> </w:t>
      </w:r>
      <w:r>
        <w:t>with the assistance</w:t>
      </w:r>
      <w:r w:rsidR="00D27EEB">
        <w:t xml:space="preserve"> of computers. </w:t>
      </w:r>
      <w:r w:rsidR="00483D55">
        <w:t>S</w:t>
      </w:r>
      <w:r w:rsidR="002C1EC1" w:rsidRPr="002C1EC1">
        <w:t>oftware engineering</w:t>
      </w:r>
      <w:r w:rsidR="00483D55">
        <w:t>, an offshoot of computer science,</w:t>
      </w:r>
      <w:r w:rsidR="002C1EC1">
        <w:t xml:space="preserve"> is the discipline that “</w:t>
      </w:r>
      <w:r w:rsidR="002C1EC1" w:rsidRPr="002C1EC1">
        <w:t>seeks to develop and use systematic models and reliable techniques to produce high-quality software. These concerns extend from theory and principles to the development practices that are most visible to those outside the discipline.</w:t>
      </w:r>
      <w:r w:rsidR="002C1EC1">
        <w:t xml:space="preserve">” </w:t>
      </w:r>
      <w:r w:rsidR="002C1EC1">
        <w:fldChar w:fldCharType="begin"/>
      </w:r>
      <w:r w:rsidR="002C1EC1">
        <w:instrText xml:space="preserve"> ADDIN ZOTERO_ITEM CSL_CITATION {"citationID":"hEnkqOuj","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2C1EC1">
        <w:fldChar w:fldCharType="separate"/>
      </w:r>
      <w:r w:rsidR="002C1EC1">
        <w:rPr>
          <w:noProof/>
        </w:rPr>
        <w:t>(2)</w:t>
      </w:r>
      <w:r w:rsidR="002C1EC1">
        <w:fldChar w:fldCharType="end"/>
      </w:r>
    </w:p>
    <w:p w14:paraId="72A7BD31" w14:textId="10CB212F" w:rsidR="003C4494" w:rsidRDefault="00801720" w:rsidP="003C4494">
      <w:pPr>
        <w:pStyle w:val="FirstParagraph"/>
      </w:pPr>
      <w:r>
        <w:t xml:space="preserve">In a similar manner to the advances in computer science </w:t>
      </w:r>
      <w:r w:rsidR="00A973A9">
        <w:t>body of knowledge</w:t>
      </w:r>
      <w:r>
        <w:t>, c</w:t>
      </w:r>
      <w:r w:rsidR="0091518E">
        <w:t xml:space="preserve">omputational researchers, statisticians, and similar professionals need to </w:t>
      </w:r>
      <w:r w:rsidR="002651D8">
        <w:t>advance</w:t>
      </w:r>
      <w:r w:rsidR="0091518E">
        <w:t xml:space="preserve"> their </w:t>
      </w:r>
      <w:r>
        <w:t>skills</w:t>
      </w:r>
      <w:r w:rsidR="0091518E">
        <w:t xml:space="preserve"> </w:t>
      </w:r>
      <w:r w:rsidR="00EB2298">
        <w:t>by adopting principles of software engineering</w:t>
      </w:r>
      <w:r w:rsidR="0091518E">
        <w:t xml:space="preserve">. </w:t>
      </w:r>
      <w:r w:rsidR="00386CDE">
        <w:t xml:space="preserve">Wilson et al in their 2014 paper covered key areas where scientists can benefit from software engineering best </w:t>
      </w:r>
      <w:r w:rsidR="002852B6">
        <w:t>practices </w:t>
      </w:r>
      <w:r w:rsidR="00040D21">
        <w:fldChar w:fldCharType="begin"/>
      </w:r>
      <w:r w:rsidR="002C1EC1">
        <w:instrText xml:space="preserve"> ADDIN ZOTERO_ITEM CSL_CITATION {"citationID":"bYR02KDT","properties":{"formattedCitation":"(3)","plainCitation":"(3)","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00040D21">
        <w:fldChar w:fldCharType="separate"/>
      </w:r>
      <w:r w:rsidR="002C1EC1">
        <w:rPr>
          <w:noProof/>
        </w:rPr>
        <w:t>(3)</w:t>
      </w:r>
      <w:r w:rsidR="00040D21">
        <w:fldChar w:fldCharType="end"/>
      </w:r>
      <w:r w:rsidR="00BC66F3">
        <w:t xml:space="preserve">. </w:t>
      </w:r>
      <w:r w:rsidR="002651D8">
        <w:t xml:space="preserve">They provide a </w:t>
      </w:r>
      <w:r w:rsidR="00BC66F3">
        <w:t>high-level description of 8 important principles of s</w:t>
      </w:r>
      <w:r w:rsidR="002651D8">
        <w:t>oftware engineering that should</w:t>
      </w:r>
      <w:r w:rsidR="00BC66F3">
        <w:t xml:space="preserve"> “</w:t>
      </w:r>
      <w:r w:rsidR="00BC66F3" w:rsidRPr="00BC66F3">
        <w:t>reduce the number of errors in scientific software, make it easier to reuse, and save the authors of the software time and effort that can used for focusing on the underlying scientific questions</w:t>
      </w:r>
      <w:r w:rsidR="00BC66F3">
        <w:t>.” While their principles are still relevant and important today, there has</w:t>
      </w:r>
      <w:r w:rsidR="00276C0E">
        <w:t xml:space="preserve"> </w:t>
      </w:r>
      <w:r w:rsidR="00BC66F3">
        <w:t>n</w:t>
      </w:r>
      <w:r w:rsidR="00276C0E">
        <w:t>o</w:t>
      </w:r>
      <w:r w:rsidR="00BC66F3">
        <w:t>t been</w:t>
      </w:r>
      <w:r w:rsidR="00047D93">
        <w:t xml:space="preserve"> enough progress in this</w:t>
      </w:r>
      <w:r w:rsidR="00276C0E">
        <w:t xml:space="preserve"> endeavor</w:t>
      </w:r>
      <w:r w:rsidR="00047D93">
        <w:t xml:space="preserve">, especially with respect to </w:t>
      </w:r>
      <w:r w:rsidR="00276C0E">
        <w:t>software testing</w:t>
      </w:r>
      <w:r w:rsidR="00047D93">
        <w:t xml:space="preserve"> and </w:t>
      </w:r>
      <w:r w:rsidR="00B87FA6">
        <w:t xml:space="preserve">software </w:t>
      </w:r>
      <w:r w:rsidR="00D2712A">
        <w:t>optimization principles</w:t>
      </w:r>
      <w:r>
        <w:t xml:space="preserve"> </w:t>
      </w:r>
      <w:r>
        <w:fldChar w:fldCharType="begin"/>
      </w:r>
      <w:r w:rsidR="002651D8">
        <w:instrText xml:space="preserve"> ADDIN ZOTERO_ITEM CSL_CITATION {"citationID":"nkyg53dG","properties":{"formattedCitation":"(4,5)","plainCitation":"(4,5)","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fldChar w:fldCharType="separate"/>
      </w:r>
      <w:r w:rsidR="002651D8">
        <w:rPr>
          <w:rFonts w:ascii="Cambria" w:cs="Times New Roman"/>
        </w:rPr>
        <w:t>(4,5)</w:t>
      </w:r>
      <w:r>
        <w:fldChar w:fldCharType="end"/>
      </w:r>
      <w:r w:rsidR="00D2712A">
        <w:t>.</w:t>
      </w:r>
    </w:p>
    <w:p w14:paraId="3B3EC5B1" w14:textId="56E0495D" w:rsidR="00926194" w:rsidRDefault="00A973A9" w:rsidP="0065617B">
      <w:pPr>
        <w:pStyle w:val="BodyText"/>
      </w:pPr>
      <w:r>
        <w:t>T</w:t>
      </w:r>
      <w:r>
        <w:t>he ACM/IEEE recommendations for an undergraduate degree in software engineering</w:t>
      </w:r>
      <w:r>
        <w:t xml:space="preserve"> describe a</w:t>
      </w:r>
      <w:r w:rsidR="00926194">
        <w:t xml:space="preserve"> range of course work and learning objectives</w:t>
      </w:r>
      <w:r>
        <w:t>. Their</w:t>
      </w:r>
      <w:r w:rsidR="005E59EF">
        <w:t xml:space="preserve"> guidelines call </w:t>
      </w:r>
      <w:r>
        <w:t>out 10 specific knowledge areas</w:t>
      </w:r>
      <w:r w:rsidR="00483D55">
        <w:t xml:space="preserve"> that should be part of or </w:t>
      </w:r>
      <w:r w:rsidR="00653C9A">
        <w:t xml:space="preserve">guide all </w:t>
      </w:r>
      <w:r>
        <w:t xml:space="preserve">software engineering </w:t>
      </w:r>
      <w:r w:rsidR="00653C9A">
        <w:t>coursework. T</w:t>
      </w:r>
      <w:r w:rsidR="00483D55">
        <w:t xml:space="preserve">he </w:t>
      </w:r>
      <w:r w:rsidR="00653C9A">
        <w:t xml:space="preserve">major </w:t>
      </w:r>
      <w:r w:rsidR="00483D55">
        <w:t>areas are</w:t>
      </w:r>
      <w:r w:rsidR="00653C9A">
        <w:t>:</w:t>
      </w:r>
      <w:r w:rsidR="00483D55">
        <w:t xml:space="preserve"> computer science fundamentals, math and engineering fundamentals, </w:t>
      </w:r>
      <w:r w:rsidR="0065617B">
        <w:t xml:space="preserve">professional interactions/communication, software modeling, requirement gathering, software design, verification, project processes, quality, and security </w:t>
      </w:r>
      <w:r w:rsidR="0065617B">
        <w:fldChar w:fldCharType="begin"/>
      </w:r>
      <w:r w:rsidR="0065617B">
        <w:instrText xml:space="preserve"> ADDIN ZOTERO_ITEM CSL_CITATION {"citationID":"mJ193Gk4","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65617B">
        <w:fldChar w:fldCharType="separate"/>
      </w:r>
      <w:r w:rsidR="0065617B">
        <w:rPr>
          <w:noProof/>
        </w:rPr>
        <w:t>(2)</w:t>
      </w:r>
      <w:r w:rsidR="0065617B">
        <w:fldChar w:fldCharType="end"/>
      </w:r>
      <w:r w:rsidR="0065617B">
        <w:t xml:space="preserve">. </w:t>
      </w:r>
      <w:r>
        <w:t>These m</w:t>
      </w:r>
      <w:r w:rsidR="0065617B">
        <w:t xml:space="preserve">ajor themes are not covered extensively </w:t>
      </w:r>
      <w:r w:rsidR="00DD3C06">
        <w:t xml:space="preserve">outside software engineering </w:t>
      </w:r>
      <w:r>
        <w:t>and include such generally applicable</w:t>
      </w:r>
      <w:r w:rsidR="00DD3C06">
        <w:t xml:space="preserve"> items such as</w:t>
      </w:r>
      <w:r w:rsidR="0065617B">
        <w:t xml:space="preserve"> </w:t>
      </w:r>
      <w:r w:rsidR="00DD3C06">
        <w:t xml:space="preserve">software </w:t>
      </w:r>
      <w:r w:rsidR="0065617B">
        <w:t>verification, validation, testing</w:t>
      </w:r>
      <w:r w:rsidR="00DD3C06">
        <w:t xml:space="preserve">, </w:t>
      </w:r>
      <w:r>
        <w:t>and</w:t>
      </w:r>
      <w:r w:rsidR="00DD3C06">
        <w:t xml:space="preserve"> computer science fundamentals (e.g. </w:t>
      </w:r>
      <w:r w:rsidR="0065617B">
        <w:t>software optimization, modeling, and requirement gathering</w:t>
      </w:r>
      <w:r w:rsidR="00DD3C06">
        <w:t>)</w:t>
      </w:r>
      <w:r w:rsidR="0065617B">
        <w:t>.</w:t>
      </w:r>
    </w:p>
    <w:p w14:paraId="5B99AE6A" w14:textId="1AF4A3B1" w:rsidR="007E453E" w:rsidRDefault="007E453E" w:rsidP="0065617B">
      <w:pPr>
        <w:pStyle w:val="BodyText"/>
      </w:pPr>
      <w:r>
        <w:t xml:space="preserve">In addition to the need for further training, understanding the software lifecycle is necessary: </w:t>
      </w:r>
      <w:r w:rsidR="00A973A9">
        <w:t>the process of software development from ideation to delivery of code. The largest component of a software’s lifecycle is maintenance S</w:t>
      </w:r>
      <w:r>
        <w:t xml:space="preserve">oftware maintenance costs are large and increasing </w:t>
      </w:r>
      <w:r>
        <w:fldChar w:fldCharType="begin"/>
      </w:r>
      <w:r>
        <w:instrText xml:space="preserve"> ADDIN ZOTERO_ITEM CSL_CITATION {"citationID":"0lT00nA2","properties":{"formattedCitation":"(6\\uc0\\u8211{}8)","plainCitation":"(6–8)","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fldChar w:fldCharType="separate"/>
      </w:r>
      <w:r w:rsidRPr="007E453E">
        <w:rPr>
          <w:rFonts w:ascii="Cambria" w:cs="Times New Roman"/>
        </w:rPr>
        <w:t>(6–8)</w:t>
      </w:r>
      <w:r>
        <w:fldChar w:fldCharType="end"/>
      </w:r>
      <w:r>
        <w:t xml:space="preserve">; some put maintenance at 90% of total software cost. The chief factor in cost of maintenance with </w:t>
      </w:r>
      <w:r>
        <w:lastRenderedPageBreak/>
        <w:t>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fldChar w:fldCharType="begin"/>
      </w:r>
      <w:r>
        <w:instrText xml:space="preserve"> ADDIN ZOTERO_ITEM CSL_CITATION {"citationID":"gPMr6Jja","properties":{"formattedCitation":"(9)","plainCitation":"(9)","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fldChar w:fldCharType="separate"/>
      </w:r>
      <w:r>
        <w:rPr>
          <w:noProof/>
        </w:rPr>
        <w:t>(9)</w:t>
      </w:r>
      <w:r>
        <w:fldChar w:fldCharType="end"/>
      </w:r>
      <w: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fldChar w:fldCharType="begin"/>
      </w:r>
      <w:r>
        <w:instrText xml:space="preserve"> ADDIN ZOTERO_ITEM CSL_CITATION {"citationID":"8WgynKcO","properties":{"formattedCitation":"(4)","plainCitation":"(4)","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fldChar w:fldCharType="separate"/>
      </w:r>
      <w:r>
        <w:rPr>
          <w:noProof/>
        </w:rPr>
        <w:t>(4)</w:t>
      </w:r>
      <w:r>
        <w:fldChar w:fldCharType="end"/>
      </w:r>
      <w:r>
        <w:t xml:space="preserve">, there are many techniques that can help to reduce cost of maintenance and speed development. While best practices such as the use of version control software, open access to data, software, and results are becoming more wide spread, other best practices </w:t>
      </w:r>
      <w:r>
        <w:t xml:space="preserve">such as testing and optimization </w:t>
      </w:r>
      <w:r>
        <w:t>need further attention.</w:t>
      </w:r>
    </w:p>
    <w:p w14:paraId="2EF33E5B" w14:textId="09F32D03" w:rsidR="00445ADE" w:rsidRPr="007E453E" w:rsidRDefault="00C61226" w:rsidP="00C635F4">
      <w:pPr>
        <w:pStyle w:val="FirstParagraph"/>
      </w:pPr>
      <w:r>
        <w:t xml:space="preserve">In this paper, a brief survey of currently available R packages from CRAN will be used to show the continued need for software testing and optimization. </w:t>
      </w:r>
      <w:r w:rsidR="00132888" w:rsidRPr="00132888">
        <w:t xml:space="preserve">Source code for this analysis is </w:t>
      </w:r>
      <w:r w:rsidR="00EE0B20">
        <w:t xml:space="preserve">freely </w:t>
      </w:r>
      <w:r w:rsidR="00132888" w:rsidRPr="00132888">
        <w:t xml:space="preserve">available at </w:t>
      </w:r>
      <w:hyperlink r:id="rId8" w:history="1">
        <w:r w:rsidR="00132888" w:rsidRPr="00485A56">
          <w:rPr>
            <w:rStyle w:val="Hyperlink"/>
          </w:rPr>
          <w:t>https://github.com/magic-lantern/SoftwareEngineeringPrinciples</w:t>
        </w:r>
      </w:hyperlink>
      <w:r w:rsidR="00132888">
        <w:t xml:space="preserve">. </w:t>
      </w:r>
      <w:r w:rsidR="00132888" w:rsidRPr="00132888">
        <w:t xml:space="preserve"> </w:t>
      </w:r>
      <w:r>
        <w:t xml:space="preserve">Additionally, </w:t>
      </w:r>
      <w:r w:rsidR="00926194">
        <w:t>the</w:t>
      </w:r>
      <w:r w:rsidR="00386CDE">
        <w:t xml:space="preserve"> R package “</w:t>
      </w:r>
      <w:proofErr w:type="spellStart"/>
      <w:r w:rsidR="00386CDE">
        <w:t>pccc</w:t>
      </w:r>
      <w:proofErr w:type="spellEnd"/>
      <w:r w:rsidR="00386CDE">
        <w:t>: Pediatric Complex Chronic Conditions”</w:t>
      </w:r>
      <w:r w:rsidR="00526796">
        <w:t xml:space="preserve"> </w:t>
      </w:r>
      <w:r w:rsidR="00526796">
        <w:fldChar w:fldCharType="begin"/>
      </w:r>
      <w:r w:rsidR="007E453E">
        <w:instrText xml:space="preserve"> ADDIN ZOTERO_ITEM CSL_CITATION {"citationID":"MYmb9Qvz","properties":{"formattedCitation":"(10)","plainCitation":"(10)","noteIndex":0},"citationItems":[{"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00526796">
        <w:fldChar w:fldCharType="separate"/>
      </w:r>
      <w:r w:rsidR="007E453E">
        <w:rPr>
          <w:noProof/>
        </w:rPr>
        <w:t>(10)</w:t>
      </w:r>
      <w:r w:rsidR="00526796">
        <w:fldChar w:fldCharType="end"/>
      </w:r>
      <w:r w:rsidR="00386CDE">
        <w:t> (PCCC)</w:t>
      </w:r>
      <w:r w:rsidR="00132888">
        <w:t>,</w:t>
      </w:r>
      <w:r w:rsidR="00C204AF">
        <w:t xml:space="preserve"> </w:t>
      </w:r>
      <w:r w:rsidR="00132888">
        <w:t xml:space="preserve">available via CRAN and at </w:t>
      </w:r>
      <w:hyperlink r:id="rId9" w:history="1">
        <w:r w:rsidR="00132888" w:rsidRPr="00485A56">
          <w:rPr>
            <w:rStyle w:val="Hyperlink"/>
          </w:rPr>
          <w:t>https://github.com/CUD2V/pccc</w:t>
        </w:r>
      </w:hyperlink>
      <w:r w:rsidR="00132888">
        <w:t xml:space="preserve">, is </w:t>
      </w:r>
      <w:r w:rsidR="00386CDE">
        <w:t>used for code example</w:t>
      </w:r>
      <w:r w:rsidR="00EE0B20">
        <w:t xml:space="preserve">s in this article. PCCC is a combined R and </w:t>
      </w:r>
      <w:r w:rsidR="00386CDE">
        <w:t xml:space="preserve">C++ </w:t>
      </w:r>
      <w:r w:rsidR="00386CDE" w:rsidRPr="00C204AF">
        <w:rPr>
          <w:rStyle w:val="BodyTextChar"/>
        </w:rPr>
        <w:t xml:space="preserve">implementation of the Pediatric Complex Chronic Conditions software released as part of a series of research papers by </w:t>
      </w:r>
      <w:proofErr w:type="spellStart"/>
      <w:r w:rsidR="00386CDE" w:rsidRPr="00C204AF">
        <w:rPr>
          <w:rStyle w:val="BodyTextChar"/>
        </w:rPr>
        <w:t>Feudtner</w:t>
      </w:r>
      <w:proofErr w:type="spellEnd"/>
      <w:r w:rsidR="00386CDE" w:rsidRPr="00C204AF">
        <w:rPr>
          <w:rStyle w:val="BodyTextChar"/>
        </w:rPr>
        <w:t xml:space="preserve"> et al </w:t>
      </w:r>
      <w:r w:rsidR="00526796" w:rsidRPr="00C204AF">
        <w:rPr>
          <w:rStyle w:val="BodyTextChar"/>
        </w:rPr>
        <w:fldChar w:fldCharType="begin"/>
      </w:r>
      <w:r w:rsidR="007E453E">
        <w:rPr>
          <w:rStyle w:val="BodyTextChar"/>
        </w:rPr>
        <w:instrText xml:space="preserve"> ADDIN ZOTERO_ITEM CSL_CITATION {"citationID":"AC5NxxKy","properties":{"formattedCitation":"(11,12)","plainCitation":"(11,12)","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00526796" w:rsidRPr="00C204AF">
        <w:rPr>
          <w:rStyle w:val="BodyTextChar"/>
        </w:rPr>
        <w:fldChar w:fldCharType="separate"/>
      </w:r>
      <w:r w:rsidR="007E453E">
        <w:rPr>
          <w:rStyle w:val="BodyTextChar"/>
        </w:rPr>
        <w:t>(11,12)</w:t>
      </w:r>
      <w:r w:rsidR="00526796" w:rsidRPr="00C204AF">
        <w:rPr>
          <w:rStyle w:val="BodyTextChar"/>
        </w:rPr>
        <w:fldChar w:fldCharType="end"/>
      </w:r>
      <w:r w:rsidR="00386CDE" w:rsidRPr="00C204AF">
        <w:rPr>
          <w:rStyle w:val="BodyTextChar"/>
        </w:rPr>
        <w:t xml:space="preserve">. The PCCC </w:t>
      </w:r>
      <w:r w:rsidR="00C204AF" w:rsidRPr="00C204AF">
        <w:rPr>
          <w:rStyle w:val="BodyTextChar"/>
        </w:rPr>
        <w:t>package takes as input a</w:t>
      </w:r>
      <w:r w:rsidR="00386CDE" w:rsidRPr="00C204AF">
        <w:rPr>
          <w:rStyle w:val="BodyTextChar"/>
        </w:rPr>
        <w:t xml:space="preserve"> data set containing International Statistical Classification of Diseases and Related Health Problems (ICD) Ninth revision or Tenth revision diagnosis </w:t>
      </w:r>
      <w:r w:rsidR="00C204AF" w:rsidRPr="00C204AF">
        <w:rPr>
          <w:rStyle w:val="BodyTextChar"/>
        </w:rPr>
        <w:t xml:space="preserve">and </w:t>
      </w:r>
      <w:r w:rsidR="00386CDE" w:rsidRPr="00C204AF">
        <w:rPr>
          <w:rStyle w:val="BodyTextChar"/>
        </w:rPr>
        <w:t>procedure codes and output</w:t>
      </w:r>
      <w:r w:rsidR="00C204AF" w:rsidRPr="00C204AF">
        <w:rPr>
          <w:rStyle w:val="BodyTextChar"/>
        </w:rPr>
        <w:t>s</w:t>
      </w:r>
      <w:r w:rsidR="00386CDE" w:rsidRPr="00C204AF">
        <w:rPr>
          <w:rStyle w:val="BodyTextChar"/>
        </w:rPr>
        <w:t xml:space="preserve"> which if any complex chronic conditions a patient has.</w:t>
      </w:r>
      <w:bookmarkStart w:id="2" w:name="body"/>
      <w:bookmarkStart w:id="3" w:name="language-choice"/>
      <w:bookmarkStart w:id="4" w:name="software-testing"/>
      <w:bookmarkEnd w:id="2"/>
      <w:bookmarkEnd w:id="3"/>
      <w:bookmarkEnd w:id="4"/>
    </w:p>
    <w:p w14:paraId="657686EB" w14:textId="77777777" w:rsidR="003D0474" w:rsidRDefault="00386CDE" w:rsidP="00D615A6">
      <w:pPr>
        <w:pStyle w:val="Heading2"/>
      </w:pPr>
      <w:bookmarkStart w:id="5" w:name="_Toc523169472"/>
      <w:r>
        <w:t>Software Testing</w:t>
      </w:r>
      <w:bookmarkEnd w:id="5"/>
    </w:p>
    <w:p w14:paraId="0F22CBCD" w14:textId="215598B3" w:rsidR="003C4494" w:rsidRDefault="00AB370D" w:rsidP="00062119">
      <w:pPr>
        <w:pStyle w:val="FirstParagraph"/>
      </w:pPr>
      <w:r>
        <w:t>Whenever</w:t>
      </w:r>
      <w:r w:rsidR="00386CDE">
        <w:t xml:space="preserve"> software is written as part of a research project, careful consideration should be </w:t>
      </w:r>
      <w:r>
        <w:t xml:space="preserve">given on </w:t>
      </w:r>
      <w:r w:rsidR="00386CDE">
        <w:t>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w:t>
      </w:r>
      <w:r w:rsidR="00C42177">
        <w:t xml:space="preserve"> As will be shown later, even among R software packages intended to be </w:t>
      </w:r>
      <w:r w:rsidR="00540AF7">
        <w:t xml:space="preserve">shared with and </w:t>
      </w:r>
      <w:r w:rsidR="00C42177">
        <w:t xml:space="preserve">used by others, the majority of R packages </w:t>
      </w:r>
      <w:r w:rsidR="00540AF7">
        <w:t xml:space="preserve">(67% to 74% depending on metric, see next section) </w:t>
      </w:r>
      <w:r w:rsidR="00C42177">
        <w:t xml:space="preserve">do not have </w:t>
      </w:r>
      <w:r w:rsidR="009D0855">
        <w:t xml:space="preserve">tests that are made available with the package. </w:t>
      </w:r>
      <w:r w:rsidR="00F3773C">
        <w:t xml:space="preserve">From </w:t>
      </w:r>
      <w:r w:rsidR="00837E0F">
        <w:t>this author’s experience, i</w:t>
      </w:r>
      <w:r w:rsidR="009D0855">
        <w:t xml:space="preserve">t is estimated that the amount of research software </w:t>
      </w:r>
      <w:r w:rsidR="00A973A9">
        <w:t xml:space="preserve">that has been formally tested </w:t>
      </w:r>
      <w:r w:rsidR="009D0855">
        <w:t>is much lower.</w:t>
      </w:r>
    </w:p>
    <w:p w14:paraId="3AB6095E" w14:textId="4DCCB7BA" w:rsidR="00060CA4" w:rsidRDefault="00386CDE" w:rsidP="00F66F2B">
      <w:pPr>
        <w:pStyle w:val="FirstParagraph"/>
      </w:pPr>
      <w:r>
        <w:t>Various methodologies</w:t>
      </w:r>
      <w:r w:rsidR="00F66F2B">
        <w:t xml:space="preserve"> and strategies</w:t>
      </w:r>
      <w:r>
        <w:t xml:space="preserve"> exist for s</w:t>
      </w:r>
      <w:r w:rsidR="00F66F2B">
        <w:t xml:space="preserve">oftware testing and validation as well as </w:t>
      </w:r>
      <w:r>
        <w:t xml:space="preserve">how </w:t>
      </w:r>
      <w:r w:rsidR="00F66F2B">
        <w:t xml:space="preserve">best to integrate </w:t>
      </w:r>
      <w:r>
        <w:t xml:space="preserve">software </w:t>
      </w:r>
      <w:r w:rsidR="00F66F2B">
        <w:t>with a</w:t>
      </w:r>
      <w:r>
        <w:t xml:space="preserve"> software development lifecycle. Some common testing strategies are no strategy, </w:t>
      </w:r>
      <w:r w:rsidR="00677CA7">
        <w:t>ad hoc</w:t>
      </w:r>
      <w:r>
        <w:t xml:space="preserve"> t</w:t>
      </w:r>
      <w:r w:rsidR="00B87FA6">
        <w:t>esting</w:t>
      </w:r>
      <w:r w:rsidR="00CE3B9F">
        <w:t xml:space="preserve"> </w:t>
      </w:r>
      <w:r w:rsidR="00CE3B9F">
        <w:fldChar w:fldCharType="begin"/>
      </w:r>
      <w:r w:rsidR="00CE3B9F">
        <w:instrText xml:space="preserve"> ADDIN ZOTERO_ITEM CSL_CITATION {"citationID":"rlLo3DQG","properties":{"formattedCitation":"(13)","plainCitation":"(13)","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00CE3B9F">
        <w:fldChar w:fldCharType="separate"/>
      </w:r>
      <w:r w:rsidR="00CE3B9F">
        <w:rPr>
          <w:noProof/>
        </w:rPr>
        <w:t>(13)</w:t>
      </w:r>
      <w:r w:rsidR="00CE3B9F">
        <w:fldChar w:fldCharType="end"/>
      </w:r>
      <w:r w:rsidR="00B87FA6">
        <w:t>, test driven development</w:t>
      </w:r>
      <w:r w:rsidR="00F66F2B">
        <w:t xml:space="preserve"> (TDD)</w:t>
      </w:r>
      <w:r w:rsidR="00744648">
        <w:t xml:space="preserve"> </w:t>
      </w:r>
      <w:r w:rsidR="00744648">
        <w:fldChar w:fldCharType="begin"/>
      </w:r>
      <w:r w:rsidR="00CE3B9F">
        <w:instrText xml:space="preserve"> ADDIN ZOTERO_ITEM CSL_CITATION {"citationID":"KFI2soF7","properties":{"formattedCitation":"(14)","plainCitation":"(14)","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00744648">
        <w:fldChar w:fldCharType="separate"/>
      </w:r>
      <w:r w:rsidR="00CE3B9F">
        <w:rPr>
          <w:noProof/>
        </w:rPr>
        <w:t>(14)</w:t>
      </w:r>
      <w:r w:rsidR="00744648">
        <w:fldChar w:fldCharType="end"/>
      </w:r>
      <w:r w:rsidR="00F66F2B">
        <w:t xml:space="preserve">. There are also common project methodologies where </w:t>
      </w:r>
      <w:r>
        <w:t>testing</w:t>
      </w:r>
      <w:r w:rsidR="00F66F2B">
        <w:t xml:space="preserve"> fits into the project lifecycle; two common examples are waterfall, where testing is a major</w:t>
      </w:r>
      <w:r>
        <w:t xml:space="preserve"> phase</w:t>
      </w:r>
      <w:r w:rsidR="00F66F2B">
        <w:t xml:space="preserve"> that occurs at a specific point in time</w:t>
      </w:r>
      <w:r>
        <w:t xml:space="preserve">, and </w:t>
      </w:r>
      <w:r w:rsidR="00F66F2B">
        <w:t>agile, where there are</w:t>
      </w:r>
      <w:r>
        <w:t xml:space="preserve"> </w:t>
      </w:r>
      <w:r w:rsidR="00F66F2B">
        <w:t xml:space="preserve">many small </w:t>
      </w:r>
      <w:r>
        <w:t>iterations with testing. While a full discussion of various methods and strategies is beyond the scope of this article,</w:t>
      </w:r>
      <w:r w:rsidR="00CE3B9F">
        <w:t xml:space="preserve"> following </w:t>
      </w:r>
      <w:r w:rsidR="00A973A9">
        <w:t>the “</w:t>
      </w:r>
      <w:r w:rsidR="00A973A9" w:rsidRPr="00A973A9">
        <w:t>Analysis of testing of R Packages on CRAN</w:t>
      </w:r>
      <w:r w:rsidR="00A973A9">
        <w:t>”</w:t>
      </w:r>
      <w:r w:rsidR="00CE3B9F">
        <w:t xml:space="preserve"> section</w:t>
      </w:r>
      <w:r w:rsidR="008B3AFC">
        <w:t>,</w:t>
      </w:r>
      <w:r w:rsidR="00CE3B9F">
        <w:t xml:space="preserve"> </w:t>
      </w:r>
      <w:r w:rsidR="008B3AFC">
        <w:t xml:space="preserve">three </w:t>
      </w:r>
      <w:r>
        <w:t xml:space="preserve">key concepts </w:t>
      </w:r>
      <w:r w:rsidR="00A973A9">
        <w:t xml:space="preserve">presented </w:t>
      </w:r>
      <w:r w:rsidR="00CE3B9F">
        <w:t>are</w:t>
      </w:r>
      <w:r>
        <w:t>: when to start testing</w:t>
      </w:r>
      <w:r w:rsidR="00060CA4">
        <w:t>, what to test, and how to test.</w:t>
      </w:r>
    </w:p>
    <w:p w14:paraId="13015DA1" w14:textId="05DF7DDA" w:rsidR="00F358D8" w:rsidRPr="00F358D8" w:rsidRDefault="00F358D8" w:rsidP="00D615A6">
      <w:pPr>
        <w:pStyle w:val="Heading3"/>
      </w:pPr>
      <w:bookmarkStart w:id="6" w:name="_Toc523169473"/>
      <w:r w:rsidRPr="00F358D8">
        <w:t>Analysis of</w:t>
      </w:r>
      <w:r w:rsidR="00554A57">
        <w:t xml:space="preserve"> testing of</w:t>
      </w:r>
      <w:r w:rsidRPr="00F358D8">
        <w:t xml:space="preserve"> R Packages on CRAN</w:t>
      </w:r>
      <w:bookmarkEnd w:id="6"/>
    </w:p>
    <w:p w14:paraId="7751F2E6" w14:textId="60DCDFBE" w:rsidR="00422C0E" w:rsidRDefault="00422C0E" w:rsidP="003C4494">
      <w:pPr>
        <w:pStyle w:val="FirstParagraph"/>
      </w:pPr>
      <w:r>
        <w:t xml:space="preserve">In order to get an estimate </w:t>
      </w:r>
      <w:r w:rsidR="00F358D8">
        <w:t xml:space="preserve">of the level of testing common among R software, an analysis of R packages available through CRAN has been performed. </w:t>
      </w:r>
      <w:r w:rsidR="00F358D8" w:rsidRPr="00F358D8">
        <w:t>Although</w:t>
      </w:r>
      <w:r w:rsidR="00F358D8">
        <w:t xml:space="preserve"> Nolan </w:t>
      </w:r>
      <w:r w:rsidR="00F358D8">
        <w:fldChar w:fldCharType="begin"/>
      </w:r>
      <w:r w:rsidR="00414976">
        <w:instrText xml:space="preserve"> ADDIN ZOTERO_ITEM CSL_CITATION {"citationID":"br8rB55k","properties":{"formattedCitation":"(5)","plainCitation":"(5)","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00F358D8">
        <w:fldChar w:fldCharType="separate"/>
      </w:r>
      <w:r w:rsidR="00414976">
        <w:rPr>
          <w:noProof/>
        </w:rPr>
        <w:t>(5)</w:t>
      </w:r>
      <w:r w:rsidR="00F358D8">
        <w:fldChar w:fldCharType="end"/>
      </w:r>
      <w:r w:rsidR="00F358D8" w:rsidRPr="00F358D8">
        <w:t xml:space="preserve"> </w:t>
      </w:r>
      <w:r>
        <w:t xml:space="preserve">has </w:t>
      </w:r>
      <w:r w:rsidR="00F358D8">
        <w:t xml:space="preserve">performed </w:t>
      </w:r>
      <w:r>
        <w:t xml:space="preserve">a </w:t>
      </w:r>
      <w:r w:rsidR="00F358D8">
        <w:t xml:space="preserve">similar analysis in the past, due to the rapid change in </w:t>
      </w:r>
      <w:r w:rsidR="008B3AFC">
        <w:t xml:space="preserve">the </w:t>
      </w:r>
      <w:r w:rsidR="00F358D8">
        <w:t xml:space="preserve">CRAN </w:t>
      </w:r>
      <w:r w:rsidR="008B3AFC">
        <w:t>as a whole, a re</w:t>
      </w:r>
      <w:r w:rsidR="00F358D8">
        <w:t xml:space="preserve">evaluation is necessary.  </w:t>
      </w:r>
      <w:r>
        <w:t xml:space="preserve">At the time of Nolan’s work, CRAN contained </w:t>
      </w:r>
      <w:r w:rsidRPr="00422C0E">
        <w:t>10084</w:t>
      </w:r>
      <w:r>
        <w:t xml:space="preserve"> packages, now it contains </w:t>
      </w:r>
      <w:r w:rsidR="008B3AFC">
        <w:t>13094</w:t>
      </w:r>
      <w:r>
        <w:t xml:space="preserve">.  Furthermore, </w:t>
      </w:r>
      <w:r>
        <w:lastRenderedPageBreak/>
        <w:t>t</w:t>
      </w:r>
      <w:r w:rsidR="00132888">
        <w:t xml:space="preserve">he analysis by Nolan had a few shortcomings that we </w:t>
      </w:r>
      <w:r>
        <w:t xml:space="preserve">have </w:t>
      </w:r>
      <w:r w:rsidR="00132888">
        <w:t xml:space="preserve">addressed in this analysis: there are additional testing frameworks for which we wanted to analyze their usage; not all testing frameworks and R packages store their test code in a directory named “tests”; </w:t>
      </w:r>
      <w:r w:rsidR="008B3AFC">
        <w:t xml:space="preserve">only packages modified in the past 2 years was reported - </w:t>
      </w:r>
      <w:r w:rsidR="00132888">
        <w:t xml:space="preserve">there are many commonly used R packages that have not been updated in the last 2. </w:t>
      </w:r>
    </w:p>
    <w:p w14:paraId="50881C46" w14:textId="5ABF904A" w:rsidR="00F358D8" w:rsidRDefault="00422C0E" w:rsidP="00B87A86">
      <w:pPr>
        <w:pStyle w:val="BodyText"/>
      </w:pPr>
      <w:r>
        <w:t xml:space="preserve">Although we address some shortcomings </w:t>
      </w:r>
      <w:r w:rsidR="00750633">
        <w:t>in</w:t>
      </w:r>
      <w:r>
        <w:t xml:space="preserve"> analyzing R code for use of testing</w:t>
      </w:r>
      <w:r w:rsidR="00750633">
        <w:t xml:space="preserve"> best practices</w:t>
      </w:r>
      <w:r>
        <w:t xml:space="preserve">, our </w:t>
      </w:r>
      <w:r w:rsidR="00750633">
        <w:t xml:space="preserve">choice of domain for </w:t>
      </w:r>
      <w:r>
        <w:t>analysis does have some limitations. N</w:t>
      </w:r>
      <w:r w:rsidR="00876654">
        <w:t xml:space="preserve">ot all research software is written in R; for those that do use R, </w:t>
      </w:r>
      <w:r w:rsidR="00132888">
        <w:t xml:space="preserve">not all </w:t>
      </w:r>
      <w:r w:rsidR="00876654">
        <w:t xml:space="preserve">software </w:t>
      </w:r>
      <w:r w:rsidR="003852B5">
        <w:t xml:space="preserve">development </w:t>
      </w:r>
      <w:r w:rsidR="00132888">
        <w:t>r</w:t>
      </w:r>
      <w:r w:rsidR="00876654">
        <w:t xml:space="preserve">esults in a </w:t>
      </w:r>
      <w:r w:rsidR="00132888">
        <w:t>package published on CRAN</w:t>
      </w:r>
      <w:r w:rsidR="00B87A86">
        <w:t xml:space="preserve">. </w:t>
      </w:r>
      <w:r w:rsidR="003852B5">
        <w:t>While other software languages have tools for testing, additional research would be needed to evaluate level of testing in those languages to see how it compares to this analysis.  Although</w:t>
      </w:r>
      <w:r w:rsidR="00B87A86">
        <w:t xml:space="preserve"> care has been taken to identify standard testing use cases and practices</w:t>
      </w:r>
      <w:r w:rsidR="00F66F2B">
        <w:t xml:space="preserve"> for R</w:t>
      </w:r>
      <w:r w:rsidR="00B87A86">
        <w:t xml:space="preserve">, testing can be performed in-line through use of </w:t>
      </w:r>
      <w:r w:rsidR="00F66F2B">
        <w:t>core</w:t>
      </w:r>
      <w:r w:rsidR="00B87A86">
        <w:t xml:space="preserve"> functions such as </w:t>
      </w:r>
      <w:proofErr w:type="gramStart"/>
      <w:r w:rsidR="00B87A86">
        <w:t>stop(</w:t>
      </w:r>
      <w:proofErr w:type="gramEnd"/>
      <w:r w:rsidR="00B87A86">
        <w:t xml:space="preserve">) or </w:t>
      </w:r>
      <w:proofErr w:type="spellStart"/>
      <w:r w:rsidR="00B87A86">
        <w:t>stopifnot</w:t>
      </w:r>
      <w:proofErr w:type="spellEnd"/>
      <w:r w:rsidR="00B87A86">
        <w:t xml:space="preserve">(). Also, developers may have their own test cases they run while developing their software, but did not include them in the package made available on CRAN. </w:t>
      </w:r>
      <w:r w:rsidR="00750633">
        <w:t xml:space="preserve">Unit tests can be considered as executable documentation, a key method of conveying how to use software correctly </w:t>
      </w:r>
      <w:r w:rsidR="00750633">
        <w:fldChar w:fldCharType="begin"/>
      </w:r>
      <w:r w:rsidR="00CE3B9F">
        <w:instrText xml:space="preserve"> ADDIN ZOTERO_ITEM CSL_CITATION {"citationID":"PC2nAqwk","properties":{"formattedCitation":"(15)","plainCitation":"(15)","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00750633">
        <w:fldChar w:fldCharType="separate"/>
      </w:r>
      <w:r w:rsidR="00CE3B9F">
        <w:rPr>
          <w:noProof/>
        </w:rPr>
        <w:t>(15)</w:t>
      </w:r>
      <w:r w:rsidR="00750633">
        <w:fldChar w:fldCharType="end"/>
      </w:r>
      <w:r w:rsidR="00750633">
        <w:t xml:space="preserve">. </w:t>
      </w:r>
      <w:r>
        <w:t>P</w:t>
      </w:r>
      <w:r w:rsidR="00876654">
        <w:t xml:space="preserve">ublished research that involves software is not as easy to access </w:t>
      </w:r>
      <w:r>
        <w:t xml:space="preserve">and evaluate for use of testing code </w:t>
      </w:r>
      <w:r w:rsidR="00876654">
        <w:t xml:space="preserve">as CRAN </w:t>
      </w:r>
      <w:r>
        <w:t xml:space="preserve">packages are. While some journals have standardized means for storing and sharing code, many leave the storing and sharing of code up to the individual author, creating an environment where code analysis </w:t>
      </w:r>
      <w:r w:rsidR="00F66F2B">
        <w:t>would require</w:t>
      </w:r>
      <w:r>
        <w:t xml:space="preserve"> significant manual effort.</w:t>
      </w:r>
    </w:p>
    <w:p w14:paraId="0D8BFF64" w14:textId="1BB167ED" w:rsidR="00D971A2" w:rsidRDefault="006D4CB5" w:rsidP="00D971A2">
      <w:pPr>
        <w:pStyle w:val="BodyText"/>
      </w:pPr>
      <w:r>
        <w:t>To analyze use of software testing techniques, we evaluated all CRAN packages on two different metrics:</w:t>
      </w:r>
    </w:p>
    <w:p w14:paraId="2C4AE049" w14:textId="3AC4F253" w:rsidR="006D4CB5" w:rsidRDefault="006D4CB5" w:rsidP="006D4CB5">
      <w:pPr>
        <w:pStyle w:val="BodyText"/>
        <w:ind w:left="720"/>
      </w:pPr>
      <w:r>
        <w:t xml:space="preserve">Metric 1: Grep for non-empty testing directories using the pattern </w:t>
      </w:r>
      <w:r w:rsidRPr="006D4CB5">
        <w:t>"[Tt]</w:t>
      </w:r>
      <w:proofErr w:type="spellStart"/>
      <w:proofErr w:type="gramStart"/>
      <w:r w:rsidRPr="006D4CB5">
        <w:t>est</w:t>
      </w:r>
      <w:proofErr w:type="spellEnd"/>
      <w:r w:rsidRPr="006D4CB5">
        <w:t>[</w:t>
      </w:r>
      <w:proofErr w:type="gramEnd"/>
      <w:r w:rsidRPr="006D4CB5">
        <w:t>^/]*/.+"</w:t>
      </w:r>
      <w:r>
        <w:t xml:space="preserve">. All commonly used R testing packages </w:t>
      </w:r>
      <w:r w:rsidR="003852B5">
        <w:t>(</w:t>
      </w:r>
      <w:r w:rsidR="00414976">
        <w:t xml:space="preserve">those identified for metric 2) </w:t>
      </w:r>
      <w:r>
        <w:t>recommend placing tests in a directory by themselves, which we look for.</w:t>
      </w:r>
    </w:p>
    <w:p w14:paraId="6F8F4349" w14:textId="6F145A73" w:rsidR="00422C0E" w:rsidRDefault="006D4CB5" w:rsidP="00A92000">
      <w:pPr>
        <w:pStyle w:val="BodyText"/>
        <w:ind w:left="720"/>
      </w:pPr>
      <w:r>
        <w:t xml:space="preserve">Metric 2: Check for stated </w:t>
      </w:r>
      <w:r w:rsidR="007B7597">
        <w:t xml:space="preserve">dependencies on </w:t>
      </w:r>
      <w:r w:rsidR="00A92000">
        <w:t xml:space="preserve">one of the following </w:t>
      </w:r>
      <w:r w:rsidR="007B7597">
        <w:t>testing package</w:t>
      </w:r>
      <w:r w:rsidR="00A92000">
        <w:t>s</w:t>
      </w:r>
      <w:r w:rsidR="007B7597">
        <w:t xml:space="preserve">: </w:t>
      </w:r>
      <w:proofErr w:type="spellStart"/>
      <w:r w:rsidR="00A92000">
        <w:t>RUnit</w:t>
      </w:r>
      <w:proofErr w:type="spellEnd"/>
      <w:r w:rsidR="00414976">
        <w:t xml:space="preserve"> </w:t>
      </w:r>
      <w:r w:rsidR="00414976">
        <w:fldChar w:fldCharType="begin"/>
      </w:r>
      <w:r w:rsidR="00414976">
        <w:instrText xml:space="preserve"> ADDIN ZOTERO_ITEM CSL_CITATION {"citationID":"L6baIt9c","properties":{"formattedCitation":"(16)","plainCitation":"(16)","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00414976">
        <w:fldChar w:fldCharType="separate"/>
      </w:r>
      <w:r w:rsidR="00414976">
        <w:rPr>
          <w:noProof/>
        </w:rPr>
        <w:t>(16)</w:t>
      </w:r>
      <w:r w:rsidR="00414976">
        <w:fldChar w:fldCharType="end"/>
      </w:r>
      <w:r w:rsidR="00A92000">
        <w:t xml:space="preserve">, </w:t>
      </w:r>
      <w:proofErr w:type="spellStart"/>
      <w:r w:rsidR="00A92000">
        <w:t>svUnit</w:t>
      </w:r>
      <w:proofErr w:type="spellEnd"/>
      <w:r w:rsidR="00414976">
        <w:t xml:space="preserve"> </w:t>
      </w:r>
      <w:r w:rsidR="00414976">
        <w:fldChar w:fldCharType="begin"/>
      </w:r>
      <w:r w:rsidR="00414976">
        <w:instrText xml:space="preserve"> ADDIN ZOTERO_ITEM CSL_CITATION {"citationID":"Ggi4bCNJ","properties":{"formattedCitation":"(17)","plainCitation":"(17)","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00414976">
        <w:fldChar w:fldCharType="separate"/>
      </w:r>
      <w:r w:rsidR="00414976">
        <w:rPr>
          <w:noProof/>
        </w:rPr>
        <w:t>(17)</w:t>
      </w:r>
      <w:r w:rsidR="00414976">
        <w:fldChar w:fldCharType="end"/>
      </w:r>
      <w:r w:rsidR="00A92000">
        <w:t xml:space="preserve">, </w:t>
      </w:r>
      <w:proofErr w:type="spellStart"/>
      <w:r w:rsidR="00A92000">
        <w:t>testit</w:t>
      </w:r>
      <w:proofErr w:type="spellEnd"/>
      <w:r w:rsidR="00156307">
        <w:t xml:space="preserve"> </w:t>
      </w:r>
      <w:r w:rsidR="00156307">
        <w:fldChar w:fldCharType="begin"/>
      </w:r>
      <w:r w:rsidR="00156307">
        <w:instrText xml:space="preserve"> ADDIN ZOTERO_ITEM CSL_CITATION {"citationID":"22lnNCd7","properties":{"formattedCitation":"(18)","plainCitation":"(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00156307">
        <w:fldChar w:fldCharType="separate"/>
      </w:r>
      <w:r w:rsidR="00156307">
        <w:rPr>
          <w:noProof/>
        </w:rPr>
        <w:t>(18)</w:t>
      </w:r>
      <w:r w:rsidR="00156307">
        <w:fldChar w:fldCharType="end"/>
      </w:r>
      <w:r w:rsidR="00A92000">
        <w:t xml:space="preserve">, </w:t>
      </w:r>
      <w:proofErr w:type="spellStart"/>
      <w:r w:rsidR="00A92000">
        <w:t>testthat</w:t>
      </w:r>
      <w:proofErr w:type="spellEnd"/>
      <w:r w:rsidR="00414976">
        <w:t xml:space="preserve"> </w:t>
      </w:r>
      <w:r w:rsidR="00414976">
        <w:fldChar w:fldCharType="begin"/>
      </w:r>
      <w:r w:rsidR="00156307">
        <w:instrText xml:space="preserve"> ADDIN ZOTERO_ITEM CSL_CITATION {"citationID":"Edc8OYxK","properties":{"formattedCitation":"(19)","plainCitation":"(19)","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00414976">
        <w:fldChar w:fldCharType="separate"/>
      </w:r>
      <w:r w:rsidR="00156307">
        <w:rPr>
          <w:noProof/>
        </w:rPr>
        <w:t>(19)</w:t>
      </w:r>
      <w:r w:rsidR="00414976">
        <w:fldChar w:fldCharType="end"/>
      </w:r>
      <w:r w:rsidR="00A92000">
        <w:t>, unitizer</w:t>
      </w:r>
      <w:r w:rsidR="00156307">
        <w:t xml:space="preserve"> </w:t>
      </w:r>
      <w:r w:rsidR="00156307">
        <w:fldChar w:fldCharType="begin"/>
      </w:r>
      <w:r w:rsidR="00156307">
        <w:instrText xml:space="preserve"> ADDIN ZOTERO_ITEM CSL_CITATION {"citationID":"UXrXeOI8","properties":{"formattedCitation":"(20)","plainCitation":"(20)","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00156307">
        <w:fldChar w:fldCharType="separate"/>
      </w:r>
      <w:r w:rsidR="00156307">
        <w:rPr>
          <w:noProof/>
        </w:rPr>
        <w:t>(20)</w:t>
      </w:r>
      <w:r w:rsidR="00156307">
        <w:fldChar w:fldCharType="end"/>
      </w:r>
      <w:r w:rsidR="00A92000">
        <w:t xml:space="preserve">, or </w:t>
      </w:r>
      <w:proofErr w:type="spellStart"/>
      <w:r w:rsidR="00A92000">
        <w:t>unittest</w:t>
      </w:r>
      <w:proofErr w:type="spellEnd"/>
      <w:r w:rsidR="00156307">
        <w:t xml:space="preserve"> </w:t>
      </w:r>
      <w:r w:rsidR="00156307">
        <w:fldChar w:fldCharType="begin"/>
      </w:r>
      <w:r w:rsidR="00156307">
        <w:instrText xml:space="preserve"> ADDIN ZOTERO_ITEM CSL_CITATION {"citationID":"AluhBoCi","properties":{"formattedCitation":"(21)","plainCitation":"(21)","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00156307">
        <w:fldChar w:fldCharType="separate"/>
      </w:r>
      <w:r w:rsidR="00156307">
        <w:rPr>
          <w:noProof/>
        </w:rPr>
        <w:t>(21)</w:t>
      </w:r>
      <w:r w:rsidR="00156307">
        <w:fldChar w:fldCharType="end"/>
      </w:r>
      <w:r>
        <w:t>. It is considered best practice to list dependencies on a testing framework even though standard usage of a package may not require it.</w:t>
      </w:r>
    </w:p>
    <w:p w14:paraId="48AA6750" w14:textId="0646AF08" w:rsidR="008A374A" w:rsidRDefault="006D4CB5" w:rsidP="00422C0E">
      <w:pPr>
        <w:pStyle w:val="BodyText"/>
      </w:pPr>
      <w:r>
        <w:t xml:space="preserve">For the testing analysis, we used 2008 as the cutoff year for visualizations due to the low number of packages updated prior to 2008. </w:t>
      </w:r>
    </w:p>
    <w:p w14:paraId="7FECB00F" w14:textId="771FB990" w:rsidR="006D4CB5" w:rsidRDefault="008A374A" w:rsidP="00422C0E">
      <w:pPr>
        <w:pStyle w:val="BodyText"/>
      </w:pPr>
      <w:r>
        <w:t>As shown in Figure 1, t</w:t>
      </w:r>
      <w:r w:rsidR="006D4CB5">
        <w:t xml:space="preserve">he evaluation for the presence of a non-empty testing directory shows that there is an increasing trend in testing R packages, with 44% of packages updated in 2018 having some tests. </w:t>
      </w:r>
      <w:r w:rsidR="005A79ED">
        <w:t>A table of data used to generate Figure 1 is contained in the supplement.</w:t>
      </w:r>
    </w:p>
    <w:p w14:paraId="53D92043" w14:textId="5B5AC396" w:rsidR="008A374A" w:rsidRPr="005A79ED" w:rsidRDefault="005A79ED" w:rsidP="005A79ED">
      <w:pPr>
        <w:pStyle w:val="BodyText"/>
        <w:jc w:val="center"/>
        <w:rPr>
          <w:i/>
          <w:szCs w:val="22"/>
        </w:rPr>
      </w:pPr>
      <w:r>
        <w:rPr>
          <w:noProof/>
        </w:rPr>
        <w:lastRenderedPageBreak/>
        <w:drawing>
          <wp:inline distT="0" distB="0" distL="0" distR="0" wp14:anchorId="4A51E3A2" wp14:editId="4AAFDCE5">
            <wp:extent cx="5943600" cy="4544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ing_file_analysis_stacked_bar.pn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971A2" w:rsidRPr="005A79ED">
        <w:rPr>
          <w:i/>
          <w:szCs w:val="22"/>
        </w:rPr>
        <w:t xml:space="preserve">Figure </w:t>
      </w:r>
      <w:r w:rsidR="00D971A2" w:rsidRPr="005A79ED">
        <w:rPr>
          <w:i/>
          <w:szCs w:val="22"/>
        </w:rPr>
        <w:fldChar w:fldCharType="begin"/>
      </w:r>
      <w:r w:rsidR="00D971A2" w:rsidRPr="005A79ED">
        <w:rPr>
          <w:i/>
          <w:szCs w:val="22"/>
        </w:rPr>
        <w:instrText xml:space="preserve"> SEQ Figure \* ARABIC </w:instrText>
      </w:r>
      <w:r w:rsidR="00D971A2" w:rsidRPr="005A79ED">
        <w:rPr>
          <w:i/>
          <w:szCs w:val="22"/>
        </w:rPr>
        <w:fldChar w:fldCharType="separate"/>
      </w:r>
      <w:r w:rsidR="008679D8">
        <w:rPr>
          <w:i/>
          <w:noProof/>
          <w:szCs w:val="22"/>
        </w:rPr>
        <w:t>1</w:t>
      </w:r>
      <w:r w:rsidR="00D971A2" w:rsidRPr="005A79ED">
        <w:rPr>
          <w:i/>
          <w:szCs w:val="22"/>
        </w:rPr>
        <w:fldChar w:fldCharType="end"/>
      </w:r>
      <w:r w:rsidR="00D971A2" w:rsidRPr="005A79ED">
        <w:rPr>
          <w:i/>
          <w:szCs w:val="22"/>
        </w:rPr>
        <w:t xml:space="preserve"> Packages with non-empty testing directory</w:t>
      </w:r>
    </w:p>
    <w:p w14:paraId="3767F61B" w14:textId="234990E3" w:rsidR="008A374A" w:rsidRDefault="008A374A" w:rsidP="00864FF5">
      <w:pPr>
        <w:pStyle w:val="BodyText"/>
      </w:pPr>
      <w:r>
        <w:t xml:space="preserve">As shown in Figure 2, </w:t>
      </w:r>
      <w:r w:rsidR="002553D0">
        <w:t>reliance upon testing frameworks is increasing overtime both in count and as a percent of all packages</w:t>
      </w:r>
      <w:r w:rsidR="00530DE0">
        <w:t xml:space="preserve">. There </w:t>
      </w:r>
      <w:r w:rsidR="00817935">
        <w:t>16 packages</w:t>
      </w:r>
      <w:r w:rsidR="00530DE0">
        <w:t xml:space="preserve"> that</w:t>
      </w:r>
      <w:r w:rsidR="00817935">
        <w:t xml:space="preserve"> list dependencies to more than one testing framework</w:t>
      </w:r>
      <w:r w:rsidR="00864FF5">
        <w:t xml:space="preserve"> (9 with dependencies on both </w:t>
      </w:r>
      <w:proofErr w:type="spellStart"/>
      <w:r w:rsidR="00864FF5">
        <w:t>RUnit</w:t>
      </w:r>
      <w:proofErr w:type="spellEnd"/>
      <w:r w:rsidR="00864FF5">
        <w:t xml:space="preserve"> and </w:t>
      </w:r>
      <w:proofErr w:type="spellStart"/>
      <w:r w:rsidR="00864FF5">
        <w:t>testthat</w:t>
      </w:r>
      <w:proofErr w:type="spellEnd"/>
      <w:r w:rsidR="00864FF5">
        <w:t xml:space="preserve">, 7 with dependencies on both </w:t>
      </w:r>
      <w:proofErr w:type="spellStart"/>
      <w:r w:rsidR="00864FF5">
        <w:t>testit</w:t>
      </w:r>
      <w:proofErr w:type="spellEnd"/>
      <w:r w:rsidR="00864FF5">
        <w:t xml:space="preserve"> and </w:t>
      </w:r>
      <w:proofErr w:type="spellStart"/>
      <w:r w:rsidR="00864FF5">
        <w:t>testthat</w:t>
      </w:r>
      <w:proofErr w:type="spellEnd"/>
      <w:r w:rsidR="00864FF5">
        <w:t>)</w:t>
      </w:r>
      <w:r w:rsidR="00817935">
        <w:t>, so the total number of packages</w:t>
      </w:r>
      <w:r w:rsidR="00530DE0">
        <w:t xml:space="preserve"> shown in the histogram </w:t>
      </w:r>
      <w:r w:rsidR="00817935">
        <w:t>includes 16 that are double counted.</w:t>
      </w:r>
      <w:r w:rsidR="005A79ED">
        <w:t xml:space="preserve"> A table of data used to generate Figure 2 is contained in the supplement.</w:t>
      </w:r>
    </w:p>
    <w:p w14:paraId="18F015A1" w14:textId="54CFC20D" w:rsidR="002553D0" w:rsidRPr="007A7EA6" w:rsidRDefault="005A79ED" w:rsidP="005A79ED">
      <w:pPr>
        <w:pStyle w:val="BodyText"/>
        <w:jc w:val="center"/>
        <w:rPr>
          <w:i/>
          <w:szCs w:val="22"/>
        </w:rPr>
      </w:pPr>
      <w:r>
        <w:rPr>
          <w:noProof/>
        </w:rPr>
        <w:lastRenderedPageBreak/>
        <w:drawing>
          <wp:inline distT="0" distB="0" distL="0" distR="0" wp14:anchorId="0FF2079B" wp14:editId="2B8B183F">
            <wp:extent cx="5943600" cy="45440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ing_dependency_stacked_bar.pn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2553D0" w:rsidRPr="00A11916">
        <w:rPr>
          <w:i/>
          <w:szCs w:val="22"/>
        </w:rPr>
        <w:t xml:space="preserve">Figure </w:t>
      </w:r>
      <w:r w:rsidR="002553D0" w:rsidRPr="00A11916">
        <w:rPr>
          <w:i/>
          <w:szCs w:val="22"/>
        </w:rPr>
        <w:fldChar w:fldCharType="begin"/>
      </w:r>
      <w:r w:rsidR="002553D0" w:rsidRPr="00A11916">
        <w:rPr>
          <w:i/>
          <w:szCs w:val="22"/>
        </w:rPr>
        <w:instrText xml:space="preserve"> SEQ Figure \* ARABIC </w:instrText>
      </w:r>
      <w:r w:rsidR="002553D0" w:rsidRPr="00A11916">
        <w:rPr>
          <w:i/>
          <w:szCs w:val="22"/>
        </w:rPr>
        <w:fldChar w:fldCharType="separate"/>
      </w:r>
      <w:r w:rsidR="008679D8">
        <w:rPr>
          <w:i/>
          <w:noProof/>
          <w:szCs w:val="22"/>
        </w:rPr>
        <w:t>2</w:t>
      </w:r>
      <w:r w:rsidR="002553D0" w:rsidRPr="00A11916">
        <w:rPr>
          <w:i/>
          <w:szCs w:val="22"/>
        </w:rPr>
        <w:fldChar w:fldCharType="end"/>
      </w:r>
      <w:r w:rsidR="002553D0" w:rsidRPr="00A11916">
        <w:rPr>
          <w:i/>
          <w:szCs w:val="22"/>
        </w:rPr>
        <w:t xml:space="preserve"> Packages with testing framework dependency</w:t>
      </w:r>
    </w:p>
    <w:p w14:paraId="6BEEE1C1" w14:textId="162B0A93" w:rsidR="00B87A86" w:rsidRDefault="00497A6B" w:rsidP="002553D0">
      <w:pPr>
        <w:pStyle w:val="BodyText"/>
      </w:pPr>
      <w:r>
        <w:t xml:space="preserve">As the numbers from Metric 1 do not match the numbers of Metric 2, some additional exploration is necessary. </w:t>
      </w:r>
      <w:r w:rsidR="00864FF5">
        <w:t>There are 866</w:t>
      </w:r>
      <w:r w:rsidR="00B87A86">
        <w:t xml:space="preserve"> more packages identified from Metric 1 vs Metric 2. </w:t>
      </w:r>
      <w:r>
        <w:t xml:space="preserve">There are </w:t>
      </w:r>
      <w:r w:rsidR="00864FF5">
        <w:t>108</w:t>
      </w:r>
      <w:r w:rsidR="00817935">
        <w:t>0</w:t>
      </w:r>
      <w:r w:rsidR="00276C0E">
        <w:t xml:space="preserve"> packages that do no</w:t>
      </w:r>
      <w:r w:rsidR="002553D0" w:rsidRPr="002553D0">
        <w:t>t list a dependency to a testing framework, but have a testing directory</w:t>
      </w:r>
      <w:r>
        <w:t xml:space="preserve"> – see the package </w:t>
      </w:r>
      <w:proofErr w:type="spellStart"/>
      <w:r>
        <w:t>xlsx</w:t>
      </w:r>
      <w:proofErr w:type="spellEnd"/>
      <w:r w:rsidR="002033B5">
        <w:t xml:space="preserve"> </w:t>
      </w:r>
      <w:r w:rsidR="002033B5">
        <w:fldChar w:fldCharType="begin"/>
      </w:r>
      <w:r w:rsidR="002033B5">
        <w:instrText xml:space="preserve"> ADDIN ZOTERO_ITEM CSL_CITATION {"citationID":"SaMGLp6M","properties":{"formattedCitation":"(22)","plainCitation":"(22)","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002033B5">
        <w:fldChar w:fldCharType="separate"/>
      </w:r>
      <w:r w:rsidR="002033B5">
        <w:rPr>
          <w:noProof/>
        </w:rPr>
        <w:t>(22)</w:t>
      </w:r>
      <w:r w:rsidR="002033B5">
        <w:fldChar w:fldCharType="end"/>
      </w:r>
      <w:r>
        <w:t xml:space="preserve"> as an example.</w:t>
      </w:r>
      <w:r w:rsidR="00B87A86">
        <w:t xml:space="preserve"> Some also actually use a testing framework, but do not list it as a dependency, see the package </w:t>
      </w:r>
      <w:proofErr w:type="spellStart"/>
      <w:r w:rsidR="00B87A86">
        <w:t>redcapAPI</w:t>
      </w:r>
      <w:proofErr w:type="spellEnd"/>
      <w:r w:rsidR="00B87A86">
        <w:t xml:space="preserve"> </w:t>
      </w:r>
      <w:r w:rsidR="002033B5">
        <w:fldChar w:fldCharType="begin"/>
      </w:r>
      <w:r w:rsidR="002033B5">
        <w:instrText xml:space="preserve"> ADDIN ZOTERO_ITEM CSL_CITATION {"citationID":"TPCRcdow","properties":{"formattedCitation":"(23)","plainCitation":"(23)","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002033B5">
        <w:fldChar w:fldCharType="separate"/>
      </w:r>
      <w:r w:rsidR="002033B5">
        <w:rPr>
          <w:noProof/>
        </w:rPr>
        <w:t>(23)</w:t>
      </w:r>
      <w:r w:rsidR="002033B5">
        <w:fldChar w:fldCharType="end"/>
      </w:r>
      <w:r w:rsidR="002033B5">
        <w:t xml:space="preserve"> </w:t>
      </w:r>
      <w:r w:rsidR="00B87A86">
        <w:t xml:space="preserve">as an example. There are also </w:t>
      </w:r>
      <w:r w:rsidR="00817935">
        <w:t>21</w:t>
      </w:r>
      <w:r w:rsidR="00864FF5">
        <w:t>4</w:t>
      </w:r>
      <w:r>
        <w:t xml:space="preserve"> packages that </w:t>
      </w:r>
      <w:r w:rsidR="00B87A86">
        <w:t>list a testing framework as a dependency, but do not contain a directory with tests.</w:t>
      </w:r>
    </w:p>
    <w:p w14:paraId="74C709E7" w14:textId="4D7A7C15" w:rsidR="003D0474" w:rsidRDefault="00386CDE" w:rsidP="00C41AC1">
      <w:pPr>
        <w:pStyle w:val="Heading3"/>
      </w:pPr>
      <w:r>
        <w:t>When to test</w:t>
      </w:r>
    </w:p>
    <w:p w14:paraId="783D2159" w14:textId="77777777" w:rsidR="00C41AC1" w:rsidRDefault="00B87FA6" w:rsidP="00FE39FC">
      <w:pPr>
        <w:pStyle w:val="BodyText"/>
        <w:rPr>
          <w:b/>
        </w:rPr>
      </w:pPr>
      <w:r>
        <w:t xml:space="preserve">One of the popular movements in recent years has been to develop tests first then work to implement code to meet desired functionality, a strategy called test driven development. </w:t>
      </w:r>
      <w:r w:rsidR="00386CDE">
        <w:t>While</w:t>
      </w:r>
      <w:r>
        <w:t xml:space="preserve"> the test driven development strategy has done much to improve the focus of the software engineering world on testing</w:t>
      </w:r>
      <w:r w:rsidR="00386CDE">
        <w:t xml:space="preserve">, </w:t>
      </w:r>
      <w:r w:rsidR="00276C0E">
        <w:t>some have found that it does no</w:t>
      </w:r>
      <w:r>
        <w:t>t meet all development styles</w:t>
      </w:r>
      <w:r w:rsidR="00FE39FC">
        <w:t xml:space="preserve"> </w:t>
      </w:r>
      <w:r w:rsidR="00FE39FC">
        <w:fldChar w:fldCharType="begin"/>
      </w:r>
      <w:r w:rsidR="002033B5">
        <w:instrText xml:space="preserve"> ADDIN ZOTERO_ITEM CSL_CITATION {"citationID":"GPL5cNYe","properties":{"formattedCitation":"(24,25)","plainCitation":"(24,25)","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00FE39FC">
        <w:fldChar w:fldCharType="separate"/>
      </w:r>
      <w:r w:rsidR="002033B5">
        <w:rPr>
          <w:noProof/>
        </w:rPr>
        <w:t>(24,25)</w:t>
      </w:r>
      <w:r w:rsidR="00FE39FC">
        <w:fldChar w:fldCharType="end"/>
      </w:r>
      <w:r w:rsidR="00FE39FC">
        <w:t>.</w:t>
      </w:r>
      <w:r>
        <w:t xml:space="preserve">  </w:t>
      </w:r>
      <w:r w:rsidR="00FE39FC">
        <w:t>A</w:t>
      </w:r>
      <w:r w:rsidR="00386CDE">
        <w:t xml:space="preserve"> better approach that matches the flexible and changing nature of research software is to create tests after a requirement </w:t>
      </w:r>
      <w:r w:rsidR="00160905">
        <w:t xml:space="preserve">or feature </w:t>
      </w:r>
      <w:r w:rsidR="00386CDE">
        <w:t xml:space="preserve">has been implemented. As developing comprehensive tests of software functionality can be a large burden to accrue at a single point in time, </w:t>
      </w:r>
      <w:r w:rsidR="00DE5C97">
        <w:t>a more pragmatic</w:t>
      </w:r>
      <w:r w:rsidR="00386CDE">
        <w:t xml:space="preserve">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w:t>
      </w:r>
      <w:r w:rsidR="00A915DD">
        <w:t>ses of the software lifecycle.</w:t>
      </w:r>
      <w:r w:rsidR="00A915DD">
        <w:br/>
      </w:r>
      <w:r w:rsidR="00386CDE">
        <w:lastRenderedPageBreak/>
        <w:br/>
      </w:r>
    </w:p>
    <w:p w14:paraId="12D3C9B9" w14:textId="5C3559D4" w:rsidR="003D0474" w:rsidRDefault="00386CDE" w:rsidP="00C41AC1">
      <w:pPr>
        <w:pStyle w:val="Heading3"/>
      </w:pPr>
      <w:r>
        <w:t>What to test</w:t>
      </w:r>
    </w:p>
    <w:p w14:paraId="61EE79C6" w14:textId="1F5E77ED" w:rsidR="001225BA" w:rsidRDefault="00386CDE" w:rsidP="00160905">
      <w:pPr>
        <w:pStyle w:val="BodyText"/>
      </w:pPr>
      <w:r>
        <w:t>In an ideal world, any software developed would be accompanied by 100% test coverage validating all aspects of functionality and interaction with other software. However, due t</w:t>
      </w:r>
      <w:r w:rsidR="00160905">
        <w:t xml:space="preserve">o pressures of research, having </w:t>
      </w:r>
      <w:r>
        <w:t>time to</w:t>
      </w:r>
      <w:r w:rsidR="00276C0E">
        <w:t xml:space="preserve"> build a perfect test suite is no</w:t>
      </w:r>
      <w:r>
        <w:t xml:space="preserve">t realistic. A parsimonious application of the Pareto principle will go a long way towards improving overall software quality without adding </w:t>
      </w:r>
      <w:r w:rsidR="00D17D79">
        <w:t>to the</w:t>
      </w:r>
      <w:r>
        <w:t xml:space="preserve"> testing burden. </w:t>
      </w:r>
      <w:r w:rsidR="001225BA">
        <w:t>Large c</w:t>
      </w:r>
      <w:r w:rsidR="006E0334">
        <w:t xml:space="preserve">ompanies such as Microsoft have </w:t>
      </w:r>
      <w:r w:rsidR="001225BA">
        <w:t>applied traditional scientific methods to the study of bugs and found that the Pareto principle matches reality</w:t>
      </w:r>
      <w:r w:rsidR="008B3AFC">
        <w:t>:</w:t>
      </w:r>
      <w:r w:rsidR="001225BA">
        <w:t xml:space="preserve"> 20% of bugs cause 80% of problems; additionally a Zipfian distribution may apply as well: 1% of bugs cause 50% of all problems</w:t>
      </w:r>
      <w:r w:rsidR="007E3CAA">
        <w:t xml:space="preserve"> </w:t>
      </w:r>
      <w:r w:rsidR="007E3CAA">
        <w:fldChar w:fldCharType="begin"/>
      </w:r>
      <w:r w:rsidR="002033B5">
        <w:instrText xml:space="preserve"> ADDIN ZOTERO_ITEM CSL_CITATION {"citationID":"uUOX86FP","properties":{"formattedCitation":"(26)","plainCitation":"(26)","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007E3CAA">
        <w:fldChar w:fldCharType="separate"/>
      </w:r>
      <w:r w:rsidR="002033B5">
        <w:rPr>
          <w:noProof/>
        </w:rPr>
        <w:t>(26)</w:t>
      </w:r>
      <w:r w:rsidR="007E3CAA">
        <w:fldChar w:fldCharType="end"/>
      </w:r>
      <w:r w:rsidR="001225BA">
        <w:t>.</w:t>
      </w:r>
    </w:p>
    <w:p w14:paraId="44F7636C" w14:textId="3E6D8118" w:rsidR="006B28E2" w:rsidRDefault="00386CDE" w:rsidP="00476254">
      <w:pPr>
        <w:pStyle w:val="BodyText"/>
      </w:pPr>
      <w:r>
        <w:t xml:space="preserve">To apply </w:t>
      </w:r>
      <w:r w:rsidR="001225BA">
        <w:t>the Pareto</w:t>
      </w:r>
      <w:r>
        <w:t xml:space="preserve"> principle</w:t>
      </w:r>
      <w:r w:rsidR="001225BA">
        <w:t xml:space="preserve"> to testing</w:t>
      </w:r>
      <w:r>
        <w:t>, spend some time in a thought experiment to determine answers to questions such as:</w:t>
      </w:r>
      <w:r w:rsidR="00476254">
        <w:t xml:space="preserve"> </w:t>
      </w:r>
      <w:r w:rsidR="00160905">
        <w:t>What is the most important feature(s) of this software?</w:t>
      </w:r>
      <w:r w:rsidR="00476254">
        <w:t xml:space="preserve"> </w:t>
      </w:r>
      <w:r w:rsidR="00160905">
        <w:t>If this software breaks, what</w:t>
      </w:r>
      <w:r w:rsidR="008B3C9B">
        <w:t xml:space="preserve"> is</w:t>
      </w:r>
      <w:r w:rsidR="00160905">
        <w:t xml:space="preserve"> the most likely bad outcome?</w:t>
      </w:r>
      <w:r w:rsidR="00476254">
        <w:t xml:space="preserve"> </w:t>
      </w:r>
      <w:r w:rsidR="00160905">
        <w:t>For computationally intensive components - how long should this take to run?</w:t>
      </w:r>
    </w:p>
    <w:p w14:paraId="61ADF1E9" w14:textId="77777777" w:rsidR="00A272A2" w:rsidRDefault="00386CDE">
      <w:pPr>
        <w:pStyle w:val="BodyText"/>
      </w:pPr>
      <w:r>
        <w:t xml:space="preserve">Once answers to these questions are known, </w:t>
      </w:r>
      <w:r w:rsidR="00160905">
        <w:t xml:space="preserve">the developer(s) should </w:t>
      </w:r>
      <w:r>
        <w:t xml:space="preserve">spend time </w:t>
      </w:r>
      <w:r w:rsidR="00160905">
        <w:t>designing</w:t>
      </w:r>
      <w:r>
        <w:t xml:space="preserve"> tests to validate key features, avoiding major negatives, and ensuring software performs adequately. </w:t>
      </w:r>
      <w:r w:rsidR="00160905">
        <w:t xml:space="preserve">Part of the test design process should include </w:t>
      </w:r>
      <w:r w:rsidR="003946B9">
        <w:t xml:space="preserve">how to </w:t>
      </w:r>
      <w:r w:rsidR="00160905">
        <w:t>“test” more than just the code</w:t>
      </w:r>
      <w:r w:rsidR="003946B9">
        <w:t xml:space="preserve">. Some specific aspects of non-code tests include </w:t>
      </w:r>
      <w:r w:rsidR="00160905">
        <w:t>validation of approach and implementation choices with a mentor or colleague</w:t>
      </w:r>
      <w:r w:rsidR="003946B9">
        <w:t>.</w:t>
      </w:r>
    </w:p>
    <w:p w14:paraId="69266304" w14:textId="77777777" w:rsidR="003D0474" w:rsidRDefault="00386CDE" w:rsidP="00C41AC1">
      <w:pPr>
        <w:pStyle w:val="Heading3"/>
      </w:pPr>
      <w:r>
        <w:t>How to test</w:t>
      </w:r>
    </w:p>
    <w:p w14:paraId="00B17576" w14:textId="5DCA7EDC" w:rsidR="00F50A56" w:rsidRDefault="00386CDE" w:rsidP="002B61B5">
      <w:pPr>
        <w:pStyle w:val="BodyText"/>
      </w:pPr>
      <w:r>
        <w:t xml:space="preserve">Most programming languages have </w:t>
      </w:r>
      <w:r w:rsidR="002B61B5">
        <w:t>a multitude of testing tools and</w:t>
      </w:r>
      <w:r w:rsidR="00F50A56">
        <w:t xml:space="preserve"> frameworks</w:t>
      </w:r>
      <w:r w:rsidR="002B61B5">
        <w:t xml:space="preserve"> </w:t>
      </w:r>
      <w:r w:rsidR="00F50A56">
        <w:t>available for</w:t>
      </w:r>
      <w:r w:rsidR="002B61B5">
        <w:t xml:space="preserve"> assisting developers with the process of</w:t>
      </w:r>
      <w:r w:rsidR="00F50A56">
        <w:t xml:space="preserve"> testing software. Due to the recurring patterns common across programming languages most languages have a</w:t>
      </w:r>
      <w:r w:rsidR="005B7B36">
        <w:t xml:space="preserve">n </w:t>
      </w:r>
      <w:proofErr w:type="spellStart"/>
      <w:r w:rsidR="005B7B36">
        <w:t>SUnit</w:t>
      </w:r>
      <w:proofErr w:type="spellEnd"/>
      <w:r w:rsidR="007E3CAA">
        <w:t xml:space="preserve"> </w:t>
      </w:r>
      <w:r w:rsidR="007E3CAA">
        <w:fldChar w:fldCharType="begin"/>
      </w:r>
      <w:r w:rsidR="002033B5">
        <w:instrText xml:space="preserve"> ADDIN ZOTERO_ITEM CSL_CITATION {"citationID":"P6J5cOK7","properties":{"formattedCitation":"(27)","plainCitation":"(2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007E3CAA">
        <w:fldChar w:fldCharType="separate"/>
      </w:r>
      <w:r w:rsidR="002033B5">
        <w:rPr>
          <w:noProof/>
        </w:rPr>
        <w:t>(27)</w:t>
      </w:r>
      <w:r w:rsidR="007E3CAA">
        <w:fldChar w:fldCharType="end"/>
      </w:r>
      <w:r w:rsidR="005B7B36">
        <w:t xml:space="preserve"> derived testing tool</w:t>
      </w:r>
      <w:r w:rsidR="002B61B5">
        <w:t>, commonly referred to as an “</w:t>
      </w:r>
      <w:proofErr w:type="spellStart"/>
      <w:r w:rsidR="00F50A56">
        <w:t>xUnit</w:t>
      </w:r>
      <w:proofErr w:type="spellEnd"/>
      <w:r w:rsidR="002B61B5">
        <w:t>”</w:t>
      </w:r>
      <w:r w:rsidR="007E3CAA">
        <w:t xml:space="preserve"> </w:t>
      </w:r>
      <w:r w:rsidR="007E3CAA">
        <w:fldChar w:fldCharType="begin"/>
      </w:r>
      <w:r w:rsidR="002033B5">
        <w:instrText xml:space="preserve"> ADDIN ZOTERO_ITEM CSL_CITATION {"citationID":"ZitrlYOb","properties":{"formattedCitation":"(28)","plainCitation":"(28)","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007E3CAA">
        <w:fldChar w:fldCharType="separate"/>
      </w:r>
      <w:r w:rsidR="002033B5">
        <w:rPr>
          <w:noProof/>
        </w:rPr>
        <w:t>(28)</w:t>
      </w:r>
      <w:r w:rsidR="007E3CAA">
        <w:fldChar w:fldCharType="end"/>
      </w:r>
      <w:r w:rsidR="00F50A56">
        <w:t xml:space="preserve"> testing framework</w:t>
      </w:r>
      <w:r w:rsidR="002B61B5">
        <w:t xml:space="preserve"> that focuses on validating individual units of code </w:t>
      </w:r>
      <w:r w:rsidR="00D90AFB">
        <w:t xml:space="preserve">along with necessary input and output meet desired requirements.  Based on software language used, unit tests may be at the class or function/procedure level. </w:t>
      </w:r>
      <w:r w:rsidR="002B61B5">
        <w:t xml:space="preserve">Some common </w:t>
      </w:r>
      <w:proofErr w:type="spellStart"/>
      <w:r w:rsidR="002B61B5">
        <w:t>xUnit</w:t>
      </w:r>
      <w:proofErr w:type="spellEnd"/>
      <w:r w:rsidR="002B61B5">
        <w:t xml:space="preserve"> style packages in </w:t>
      </w:r>
      <w:proofErr w:type="spellStart"/>
      <w:r w:rsidR="002B61B5">
        <w:t>R are</w:t>
      </w:r>
      <w:proofErr w:type="spellEnd"/>
      <w:r w:rsidR="002B61B5">
        <w:t xml:space="preserve"> </w:t>
      </w:r>
      <w:proofErr w:type="spellStart"/>
      <w:r w:rsidR="00F50A56">
        <w:t>RUnit</w:t>
      </w:r>
      <w:proofErr w:type="spellEnd"/>
      <w:r w:rsidR="00F50A56">
        <w:t xml:space="preserve"> and </w:t>
      </w:r>
      <w:proofErr w:type="spellStart"/>
      <w:r w:rsidR="00F50A56">
        <w:t>testthat</w:t>
      </w:r>
      <w:proofErr w:type="spellEnd"/>
      <w:r w:rsidR="002B61B5">
        <w:t>.</w:t>
      </w:r>
      <w:r w:rsidR="00D90AFB">
        <w:t xml:space="preserve"> Unit tests should be automated and run regularly to ensure errors are caught and addressed quickly.</w:t>
      </w:r>
      <w:r w:rsidR="007366C5">
        <w:t xml:space="preserve"> For R, it is easy to integrate unit tests into the package build process, but other approaches such as via post-commit hook in </w:t>
      </w:r>
      <w:r w:rsidR="005211A3">
        <w:t>a</w:t>
      </w:r>
      <w:r w:rsidR="007366C5">
        <w:t xml:space="preserve"> version control system are common.</w:t>
      </w:r>
    </w:p>
    <w:p w14:paraId="32F3DDA6" w14:textId="782F07F0" w:rsidR="00820846" w:rsidRDefault="00D90AFB">
      <w:pPr>
        <w:pStyle w:val="BodyText"/>
      </w:pPr>
      <w:r>
        <w:t xml:space="preserve">In addition to unit tests, users should perform </w:t>
      </w:r>
      <w:r w:rsidR="00386CDE">
        <w:t>acceptance test</w:t>
      </w:r>
      <w:r>
        <w:t>s, or high-level functionality tests that</w:t>
      </w:r>
      <w:r w:rsidR="00386CDE">
        <w:t xml:space="preserve"> </w:t>
      </w:r>
      <w:r>
        <w:t xml:space="preserve">validate the </w:t>
      </w:r>
      <w:r w:rsidR="00386CDE">
        <w:t>software meets requirements</w:t>
      </w:r>
      <w:r>
        <w:t xml:space="preserve">. Due to the high-level nature and subjective </w:t>
      </w:r>
      <w:r w:rsidR="00EB17CF">
        <w:t xml:space="preserve">focus </w:t>
      </w:r>
      <w:r>
        <w:t>of acceptance tests, they a</w:t>
      </w:r>
      <w:r w:rsidR="00EB17CF">
        <w:t xml:space="preserve">re often manually performed. Careful documentation of how a user will actually use software, referred to as user stories, are translated into step by step tests </w:t>
      </w:r>
      <w:r w:rsidR="00820846">
        <w:t xml:space="preserve">that a human follows to validate the software works as expected. </w:t>
      </w:r>
      <w:r w:rsidR="005211A3">
        <w:t>A few examples of</w:t>
      </w:r>
      <w:r w:rsidR="00EB17CF">
        <w:t xml:space="preserve"> acceptance testing tools </w:t>
      </w:r>
      <w:r w:rsidR="005211A3">
        <w:t>are:</w:t>
      </w:r>
      <w:r w:rsidR="00EB17CF">
        <w:t xml:space="preserve"> Selenium </w:t>
      </w:r>
      <w:r w:rsidR="00E669B6">
        <w:fldChar w:fldCharType="begin"/>
      </w:r>
      <w:r w:rsidR="002033B5">
        <w:instrText xml:space="preserve"> ADDIN ZOTERO_ITEM CSL_CITATION {"citationID":"vWE2KJp0","properties":{"formattedCitation":"(29)","plainCitation":"(29)","noteIndex":0},"citationItems":[{"id":1685,"uris":["http://zotero.org/users/2180197/items/EG9HJ57N"],"uri":["http://zotero.org/users/2180197/items/EG9HJ57N"],"itemData":{"id":1685,"type":"book","title":"Selenium","URL":"https://www.seleniumhq.org"}}],"schema":"https://github.com/citation-style-language/schema/raw/master/csl-citation.json"} </w:instrText>
      </w:r>
      <w:r w:rsidR="00E669B6">
        <w:fldChar w:fldCharType="separate"/>
      </w:r>
      <w:r w:rsidR="002033B5">
        <w:rPr>
          <w:noProof/>
        </w:rPr>
        <w:t>(29)</w:t>
      </w:r>
      <w:r w:rsidR="00E669B6">
        <w:fldChar w:fldCharType="end"/>
      </w:r>
      <w:r w:rsidR="00EB17CF">
        <w:t>, Microfocus Unified Functional Testing (</w:t>
      </w:r>
      <w:proofErr w:type="spellStart"/>
      <w:r w:rsidR="00EB17CF">
        <w:t>formely</w:t>
      </w:r>
      <w:proofErr w:type="spellEnd"/>
      <w:r w:rsidR="00EB17CF">
        <w:t xml:space="preserve"> known as HP’s </w:t>
      </w:r>
      <w:proofErr w:type="spellStart"/>
      <w:r w:rsidR="00EB17CF">
        <w:t>QuickTest</w:t>
      </w:r>
      <w:proofErr w:type="spellEnd"/>
      <w:r w:rsidR="00EB17CF">
        <w:t xml:space="preserve"> Professional)</w:t>
      </w:r>
      <w:r w:rsidR="000141F7">
        <w:t xml:space="preserve"> </w:t>
      </w:r>
      <w:r w:rsidR="000141F7">
        <w:fldChar w:fldCharType="begin"/>
      </w:r>
      <w:r w:rsidR="002033B5">
        <w:instrText xml:space="preserve"> ADDIN ZOTERO_ITEM CSL_CITATION {"citationID":"8a9JTYYC","properties":{"formattedCitation":"(30)","plainCitation":"(30)","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000141F7">
        <w:fldChar w:fldCharType="separate"/>
      </w:r>
      <w:r w:rsidR="002033B5">
        <w:rPr>
          <w:noProof/>
        </w:rPr>
        <w:t>(30)</w:t>
      </w:r>
      <w:r w:rsidR="000141F7">
        <w:fldChar w:fldCharType="end"/>
      </w:r>
      <w:r w:rsidR="000141F7">
        <w:t xml:space="preserve">, and </w:t>
      </w:r>
      <w:proofErr w:type="spellStart"/>
      <w:r w:rsidR="000141F7">
        <w:t>Ranorex</w:t>
      </w:r>
      <w:proofErr w:type="spellEnd"/>
      <w:r w:rsidR="000141F7">
        <w:t xml:space="preserve"> </w:t>
      </w:r>
      <w:r w:rsidR="000141F7">
        <w:fldChar w:fldCharType="begin"/>
      </w:r>
      <w:r w:rsidR="002033B5">
        <w:instrText xml:space="preserve"> ADDIN ZOTERO_ITEM CSL_CITATION {"citationID":"OPM91RcG","properties":{"formattedCitation":"(31)","plainCitation":"(31)","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000141F7">
        <w:fldChar w:fldCharType="separate"/>
      </w:r>
      <w:r w:rsidR="002033B5">
        <w:rPr>
          <w:noProof/>
        </w:rPr>
        <w:t>(31)</w:t>
      </w:r>
      <w:r w:rsidR="000141F7">
        <w:fldChar w:fldCharType="end"/>
      </w:r>
      <w:r w:rsidR="00EB17CF">
        <w:t>.</w:t>
      </w:r>
      <w:r w:rsidR="00820846">
        <w:t xml:space="preserve"> As research focused software often does not have a GUI, an alternative to manual testing processes is to create a full step by step example </w:t>
      </w:r>
      <w:r w:rsidR="005211A3">
        <w:t xml:space="preserve">via </w:t>
      </w:r>
      <w:proofErr w:type="spellStart"/>
      <w:r w:rsidR="005211A3">
        <w:t>RMarkdown</w:t>
      </w:r>
      <w:proofErr w:type="spellEnd"/>
      <w:r w:rsidR="005211A3">
        <w:t xml:space="preserve"> </w:t>
      </w:r>
      <w:r w:rsidR="005211A3">
        <w:fldChar w:fldCharType="begin"/>
      </w:r>
      <w:r w:rsidR="005211A3">
        <w:instrText xml:space="preserve"> ADDIN ZOTERO_ITEM CSL_CITATION {"citationID":"tUHvOxG8","properties":{"formattedCitation":"(32)","plainCitation":"(32)","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005211A3">
        <w:fldChar w:fldCharType="separate"/>
      </w:r>
      <w:r w:rsidR="005211A3">
        <w:rPr>
          <w:noProof/>
        </w:rPr>
        <w:t>(32)</w:t>
      </w:r>
      <w:r w:rsidR="005211A3">
        <w:fldChar w:fldCharType="end"/>
      </w:r>
      <w:r w:rsidR="005211A3">
        <w:t xml:space="preserve"> notebook demonstrating use of</w:t>
      </w:r>
      <w:r w:rsidR="00820846">
        <w:t xml:space="preserve"> the software </w:t>
      </w:r>
      <w:r w:rsidR="005211A3">
        <w:t xml:space="preserve">followed by either manually or automatic validation that </w:t>
      </w:r>
      <w:r w:rsidR="00820846">
        <w:t xml:space="preserve">the expected end result is correct. </w:t>
      </w:r>
    </w:p>
    <w:p w14:paraId="508B0278" w14:textId="77777777" w:rsidR="00E10E99" w:rsidRDefault="003946B9" w:rsidP="00E10E99">
      <w:pPr>
        <w:pStyle w:val="BodyText"/>
      </w:pPr>
      <w:r>
        <w:t xml:space="preserve">In addition to the tool-based approaches already mentioned, </w:t>
      </w:r>
      <w:r w:rsidR="00820846">
        <w:t xml:space="preserve">other harder to test items such as algorithms and solution approach should be scrutinized as well. </w:t>
      </w:r>
      <w:r>
        <w:t xml:space="preserve">While automated tests can validate mathematical operations or other logic steps are correct, they cannot verify that the approach or </w:t>
      </w:r>
      <w:r>
        <w:lastRenderedPageBreak/>
        <w:t xml:space="preserve">assumptions implied through software operations are correct. </w:t>
      </w:r>
      <w:r w:rsidR="00820846">
        <w:t xml:space="preserve">This level of testing can be done through code review and design review sessions with others </w:t>
      </w:r>
      <w:r w:rsidR="00062119">
        <w:t>who have knowledge of the domain or a related domain.</w:t>
      </w:r>
    </w:p>
    <w:p w14:paraId="7FEAA0C6" w14:textId="77777777" w:rsidR="00E10E99" w:rsidRPr="00E10E99" w:rsidRDefault="00E10E99" w:rsidP="00D615A6">
      <w:pPr>
        <w:pStyle w:val="Heading3"/>
      </w:pPr>
      <w:bookmarkStart w:id="7" w:name="_Toc523169475"/>
      <w:r>
        <w:t xml:space="preserve">Testing </w:t>
      </w:r>
      <w:r w:rsidRPr="00E10E99">
        <w:t>Anti-patterns</w:t>
      </w:r>
      <w:bookmarkEnd w:id="7"/>
    </w:p>
    <w:p w14:paraId="6726D918" w14:textId="340618C1" w:rsidR="00E10E99" w:rsidRDefault="00E10E99" w:rsidP="00E10E99">
      <w:pPr>
        <w:pStyle w:val="BodyText"/>
      </w:pPr>
      <w:r>
        <w:t xml:space="preserve">While the above guidance should help researchers know </w:t>
      </w:r>
      <w:r w:rsidR="00276C0E">
        <w:t>the basics of testing, it does no</w:t>
      </w:r>
      <w:r>
        <w:t>t cover in detail what not to do. An excellent collection of testing anti-patterns can be found at</w:t>
      </w:r>
      <w:r w:rsidR="003C62FB">
        <w:t xml:space="preserve"> </w:t>
      </w:r>
      <w:r w:rsidR="003C62FB">
        <w:fldChar w:fldCharType="begin"/>
      </w:r>
      <w:r w:rsidR="005211A3">
        <w:instrText xml:space="preserve"> ADDIN ZOTERO_ITEM CSL_CITATION {"citationID":"mwWnzD0d","properties":{"formattedCitation":"(33\\uc0\\u8211{}35)","plainCitation":"(33–3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003C62FB">
        <w:fldChar w:fldCharType="separate"/>
      </w:r>
      <w:r w:rsidR="005211A3" w:rsidRPr="005211A3">
        <w:rPr>
          <w:rFonts w:ascii="Cambria" w:cs="Times New Roman"/>
        </w:rPr>
        <w:t>(33–35)</w:t>
      </w:r>
      <w:r w:rsidR="003C62FB">
        <w:fldChar w:fldCharType="end"/>
      </w:r>
      <w:r>
        <w:t>. Some key problems that novices experience when learning how to test software are:</w:t>
      </w:r>
    </w:p>
    <w:p w14:paraId="58634FA6" w14:textId="77777777" w:rsidR="005271F3" w:rsidRDefault="00E10E99" w:rsidP="000200CF">
      <w:pPr>
        <w:pStyle w:val="BodyText"/>
        <w:numPr>
          <w:ilvl w:val="0"/>
          <w:numId w:val="7"/>
        </w:numPr>
      </w:pPr>
      <w:r>
        <w:t xml:space="preserve">Interdependent tests - Interdependent tests can cause </w:t>
      </w:r>
      <w:r w:rsidR="005271F3">
        <w:t>multiple test failures</w:t>
      </w:r>
      <w:r>
        <w:t xml:space="preserve">. </w:t>
      </w:r>
      <w:r w:rsidR="005271F3">
        <w:t>When a</w:t>
      </w:r>
      <w:r>
        <w:t xml:space="preserve"> failure in an early test case breaks a later test</w:t>
      </w:r>
      <w:r w:rsidR="00E669B6">
        <w:t>,</w:t>
      </w:r>
      <w:r w:rsidR="005271F3">
        <w:t xml:space="preserve"> it</w:t>
      </w:r>
      <w:r>
        <w:t xml:space="preserve"> can cause difficulty</w:t>
      </w:r>
      <w:r w:rsidR="005271F3">
        <w:t xml:space="preserve"> in resolution and remediation.</w:t>
      </w:r>
    </w:p>
    <w:p w14:paraId="74F37CA7" w14:textId="7CF97B01" w:rsidR="005271F3" w:rsidRDefault="005271F3" w:rsidP="000200CF">
      <w:pPr>
        <w:pStyle w:val="BodyText"/>
        <w:numPr>
          <w:ilvl w:val="0"/>
          <w:numId w:val="7"/>
        </w:numPr>
      </w:pPr>
      <w:r>
        <w:t>Testing application performance – While t</w:t>
      </w:r>
      <w:r w:rsidR="00E10E99">
        <w:t xml:space="preserve">esting execution timing or </w:t>
      </w:r>
      <w:r>
        <w:t>software performance is a good idea and is covered more in the “Software Optimization”</w:t>
      </w:r>
      <w:r w:rsidR="00ED1FE4">
        <w:t xml:space="preserve"> section</w:t>
      </w:r>
      <w:r>
        <w:t>, creating an automated test to perf</w:t>
      </w:r>
      <w:r w:rsidR="00276C0E">
        <w:t>orm this is difficult and does no</w:t>
      </w:r>
      <w:r>
        <w:t>t carry over well from one machine to another.</w:t>
      </w:r>
    </w:p>
    <w:p w14:paraId="3C01FB58" w14:textId="77777777" w:rsidR="00E10E99" w:rsidRDefault="005271F3" w:rsidP="000200CF">
      <w:pPr>
        <w:pStyle w:val="BodyText"/>
        <w:numPr>
          <w:ilvl w:val="0"/>
          <w:numId w:val="7"/>
        </w:numPr>
      </w:pPr>
      <w:r>
        <w:t>Slow running tests – As much as possible, tests should be automated but still run quickly. If the testing process takes too long consider refactoring tests or evaluating the performance of the software being tested.</w:t>
      </w:r>
    </w:p>
    <w:p w14:paraId="33142F5E" w14:textId="54730D59" w:rsidR="00E10E99" w:rsidRDefault="001225BA" w:rsidP="000200CF">
      <w:pPr>
        <w:pStyle w:val="BodyText"/>
        <w:numPr>
          <w:ilvl w:val="0"/>
          <w:numId w:val="7"/>
        </w:numPr>
      </w:pPr>
      <w:r>
        <w:t xml:space="preserve">Only test correct input </w:t>
      </w:r>
      <w:r w:rsidR="005271F3">
        <w:t xml:space="preserve">- A common problem in testing is to only validate expected inputs and </w:t>
      </w:r>
      <w:r w:rsidR="00467337">
        <w:t>desired behavior. Make sure tests cove</w:t>
      </w:r>
      <w:r w:rsidR="005211A3">
        <w:t>r invalid input, exceptions, and similar items.</w:t>
      </w:r>
    </w:p>
    <w:p w14:paraId="2869FF2B" w14:textId="77777777" w:rsidR="003D0474" w:rsidRDefault="00386CDE" w:rsidP="00D615A6">
      <w:pPr>
        <w:pStyle w:val="Heading3"/>
      </w:pPr>
      <w:r>
        <w:br/>
      </w:r>
      <w:bookmarkStart w:id="8" w:name="_Toc523169476"/>
      <w:r>
        <w:t>Application of Software Testing to R package development</w:t>
      </w:r>
      <w:bookmarkEnd w:id="8"/>
    </w:p>
    <w:p w14:paraId="056EDC2E" w14:textId="6127081E" w:rsidR="007366C5" w:rsidRDefault="007366C5">
      <w:pPr>
        <w:pStyle w:val="BodyText"/>
      </w:pPr>
      <w:r>
        <w:t xml:space="preserve">As a brief example of how to apply the aforementioned testing principles, here is some information on key testing steps followed with PCCC. </w:t>
      </w:r>
      <w:r w:rsidR="00386CDE">
        <w:t xml:space="preserve">For the PCCC </w:t>
      </w:r>
      <w:r>
        <w:t>p</w:t>
      </w:r>
      <w:r w:rsidR="00386CDE">
        <w:t xml:space="preserve">ackage there </w:t>
      </w:r>
      <w:r w:rsidR="00D17D79">
        <w:t>is</w:t>
      </w:r>
      <w:r w:rsidR="00386CDE">
        <w:t xml:space="preserve"> a large set of ICD codes and code set patterns that are used to determine if an input record meets a</w:t>
      </w:r>
      <w:r w:rsidR="00CB432F">
        <w:t>ny</w:t>
      </w:r>
      <w:r w:rsidR="00386CDE">
        <w:t xml:space="preserve"> complex chronic condition criteria. To validate the correct functioning of the software, the first priority was to validate the ICD code groupings were correct and were mutually exclusive (as appropriate). As PCCC is a re-implementation of </w:t>
      </w:r>
      <w:r w:rsidR="00E13AFA">
        <w:t xml:space="preserve">existing </w:t>
      </w:r>
      <w:r w:rsidR="00386CDE">
        <w:t xml:space="preserve">SAS and Stata code, we needed to validate that the codes from the previously developed and published software applications were identical and were performing as expected. Through a combination of manual review and automated comparison codes were checked to see if duplicates and overlaps existed. </w:t>
      </w:r>
    </w:p>
    <w:p w14:paraId="09019619" w14:textId="77777777" w:rsidR="003D0474" w:rsidRDefault="00386CDE">
      <w:pPr>
        <w:pStyle w:val="BodyText"/>
      </w:pPr>
      <w:r>
        <w:t>Here is a brief snippet of some of the code used to automatically find duplicates and codes that were already in</w:t>
      </w:r>
      <w:r w:rsidR="00B93A83">
        <w:t>cluded as part of another code:</w:t>
      </w:r>
    </w:p>
    <w:p w14:paraId="1CE7F834" w14:textId="77777777" w:rsidR="003D0474" w:rsidRDefault="00386CDE">
      <w:pPr>
        <w:pStyle w:val="SourceCode"/>
      </w:pPr>
      <w:proofErr w:type="spellStart"/>
      <w:r>
        <w:rPr>
          <w:rStyle w:val="VerbatimChar"/>
        </w:rPr>
        <w:t>icds</w:t>
      </w:r>
      <w:proofErr w:type="spellEnd"/>
      <w:r>
        <w:rPr>
          <w:rStyle w:val="VerbatimChar"/>
        </w:rPr>
        <w:t xml:space="preserve"> &lt;- </w:t>
      </w:r>
      <w:proofErr w:type="spellStart"/>
      <w:proofErr w:type="gramStart"/>
      <w:r>
        <w:rPr>
          <w:rStyle w:val="VerbatimChar"/>
        </w:rPr>
        <w:t>input.file</w:t>
      </w:r>
      <w:proofErr w:type="spellEnd"/>
      <w:proofErr w:type="gramEnd"/>
      <w:r>
        <w:rPr>
          <w:rStyle w:val="VerbatimChar"/>
        </w:rPr>
        <w:t>("../</w:t>
      </w:r>
      <w:proofErr w:type="spellStart"/>
      <w:r>
        <w:rPr>
          <w:rStyle w:val="VerbatimChar"/>
        </w:rPr>
        <w:t>pccc_validation</w:t>
      </w:r>
      <w:proofErr w:type="spellEnd"/>
      <w:r>
        <w:rPr>
          <w:rStyle w:val="VerbatimChar"/>
        </w:rPr>
        <w:t>/icd10_codes_r.txt")</w:t>
      </w:r>
      <w:r>
        <w:br/>
      </w:r>
      <w:r>
        <w:br/>
      </w:r>
      <w:proofErr w:type="spellStart"/>
      <w:r>
        <w:rPr>
          <w:rStyle w:val="VerbatimChar"/>
        </w:rPr>
        <w:t>unlist</w:t>
      </w:r>
      <w:proofErr w:type="spellEnd"/>
      <w:r>
        <w:rPr>
          <w:rStyle w:val="VerbatimChar"/>
        </w:rPr>
        <w:t>(</w:t>
      </w:r>
      <w:proofErr w:type="spellStart"/>
      <w:r>
        <w:rPr>
          <w:rStyle w:val="VerbatimChar"/>
        </w:rPr>
        <w:t>lapply</w:t>
      </w:r>
      <w:proofErr w:type="spellEnd"/>
      <w:r>
        <w:rPr>
          <w:rStyle w:val="VerbatimChar"/>
        </w:rPr>
        <w:t>(</w:t>
      </w:r>
      <w:proofErr w:type="spellStart"/>
      <w:r>
        <w:rPr>
          <w:rStyle w:val="VerbatimChar"/>
        </w:rPr>
        <w:t>icds</w:t>
      </w:r>
      <w:proofErr w:type="spellEnd"/>
      <w:r>
        <w:rPr>
          <w:rStyle w:val="VerbatimChar"/>
        </w:rPr>
        <w:t>, function(</w:t>
      </w:r>
      <w:proofErr w:type="spellStart"/>
      <w:r>
        <w:rPr>
          <w:rStyle w:val="VerbatimChar"/>
        </w:rPr>
        <w:t>i</w:t>
      </w:r>
      <w:proofErr w:type="spellEnd"/>
      <w:r>
        <w:rPr>
          <w:rStyle w:val="VerbatimChar"/>
        </w:rPr>
        <w:t>) {</w:t>
      </w:r>
      <w:r>
        <w:br/>
      </w:r>
      <w:r>
        <w:rPr>
          <w:rStyle w:val="VerbatimChar"/>
        </w:rPr>
        <w:t xml:space="preserve">  </w:t>
      </w:r>
      <w:proofErr w:type="spellStart"/>
      <w:r>
        <w:rPr>
          <w:rStyle w:val="VerbatimChar"/>
        </w:rPr>
        <w:t>tmp</w:t>
      </w:r>
      <w:proofErr w:type="spellEnd"/>
      <w:r>
        <w:rPr>
          <w:rStyle w:val="VerbatimChar"/>
        </w:rPr>
        <w:t xml:space="preserve"> &lt;- </w:t>
      </w:r>
      <w:proofErr w:type="spellStart"/>
      <w:r>
        <w:rPr>
          <w:rStyle w:val="VerbatimChar"/>
        </w:rPr>
        <w:t>icds</w:t>
      </w:r>
      <w:proofErr w:type="spellEnd"/>
      <w:r>
        <w:rPr>
          <w:rStyle w:val="VerbatimChar"/>
        </w:rPr>
        <w:t>[</w:t>
      </w:r>
      <w:proofErr w:type="spellStart"/>
      <w:r>
        <w:rPr>
          <w:rStyle w:val="VerbatimChar"/>
        </w:rPr>
        <w:t>icds</w:t>
      </w:r>
      <w:proofErr w:type="spellEnd"/>
      <w:r>
        <w:rPr>
          <w:rStyle w:val="VerbatimChar"/>
        </w:rPr>
        <w:t xml:space="preserve"> != </w:t>
      </w:r>
      <w:proofErr w:type="spellStart"/>
      <w:r>
        <w:rPr>
          <w:rStyle w:val="VerbatimChar"/>
        </w:rPr>
        <w:t>i</w:t>
      </w:r>
      <w:proofErr w:type="spellEnd"/>
      <w:r>
        <w:rPr>
          <w:rStyle w:val="VerbatimChar"/>
        </w:rPr>
        <w:t>]</w:t>
      </w:r>
      <w:r>
        <w:br/>
      </w:r>
      <w:r>
        <w:rPr>
          <w:rStyle w:val="VerbatimChar"/>
        </w:rPr>
        <w:t xml:space="preserve">  output &lt;- </w:t>
      </w:r>
      <w:proofErr w:type="spellStart"/>
      <w:r>
        <w:rPr>
          <w:rStyle w:val="VerbatimChar"/>
        </w:rPr>
        <w:t>tmp</w:t>
      </w:r>
      <w:proofErr w:type="spellEnd"/>
      <w:r>
        <w:rPr>
          <w:rStyle w:val="VerbatimChar"/>
        </w:rPr>
        <w:t>[</w:t>
      </w:r>
      <w:proofErr w:type="spellStart"/>
      <w:r>
        <w:rPr>
          <w:rStyle w:val="VerbatimChar"/>
        </w:rPr>
        <w:t>grepl</w:t>
      </w:r>
      <w:proofErr w:type="spellEnd"/>
      <w:r>
        <w:rPr>
          <w:rStyle w:val="VerbatimChar"/>
        </w:rPr>
        <w:t xml:space="preserve">(paste0("^", </w:t>
      </w:r>
      <w:proofErr w:type="spellStart"/>
      <w:r>
        <w:rPr>
          <w:rStyle w:val="VerbatimChar"/>
        </w:rPr>
        <w:t>i</w:t>
      </w:r>
      <w:proofErr w:type="spellEnd"/>
      <w:r>
        <w:rPr>
          <w:rStyle w:val="VerbatimChar"/>
        </w:rPr>
        <w:t xml:space="preserve">, ".*"), </w:t>
      </w:r>
      <w:proofErr w:type="spellStart"/>
      <w:r>
        <w:rPr>
          <w:rStyle w:val="VerbatimChar"/>
        </w:rPr>
        <w:t>tmp</w:t>
      </w:r>
      <w:proofErr w:type="spellEnd"/>
      <w:r>
        <w:rPr>
          <w:rStyle w:val="VerbatimChar"/>
        </w:rPr>
        <w:t>)]</w:t>
      </w:r>
      <w:r>
        <w:br/>
      </w:r>
      <w:r>
        <w:rPr>
          <w:rStyle w:val="VerbatimChar"/>
        </w:rPr>
        <w:t xml:space="preserve">  # add the matched element into the output</w:t>
      </w:r>
      <w:r>
        <w:br/>
      </w:r>
      <w:r>
        <w:rPr>
          <w:rStyle w:val="VerbatimChar"/>
        </w:rPr>
        <w:t xml:space="preserve">  if(length(output) != 0)</w:t>
      </w:r>
      <w:r>
        <w:br/>
      </w:r>
      <w:r>
        <w:rPr>
          <w:rStyle w:val="VerbatimChar"/>
        </w:rPr>
        <w:t xml:space="preserve">    output &lt;- c(</w:t>
      </w:r>
      <w:proofErr w:type="spellStart"/>
      <w:r>
        <w:rPr>
          <w:rStyle w:val="VerbatimChar"/>
        </w:rPr>
        <w:t>i</w:t>
      </w:r>
      <w:proofErr w:type="spellEnd"/>
      <w:r>
        <w:rPr>
          <w:rStyle w:val="VerbatimChar"/>
        </w:rPr>
        <w:t>, output)</w:t>
      </w:r>
      <w:r>
        <w:br/>
      </w:r>
      <w:r>
        <w:rPr>
          <w:rStyle w:val="VerbatimChar"/>
        </w:rPr>
        <w:t xml:space="preserve">  output</w:t>
      </w:r>
      <w:r>
        <w:br/>
      </w:r>
      <w:r>
        <w:rPr>
          <w:rStyle w:val="VerbatimChar"/>
        </w:rPr>
        <w:t>}))</w:t>
      </w:r>
    </w:p>
    <w:p w14:paraId="0A29A26F" w14:textId="77777777" w:rsidR="00FD6E1C" w:rsidRDefault="00386CDE" w:rsidP="00FD6E1C">
      <w:pPr>
        <w:pStyle w:val="FirstParagraph"/>
      </w:pPr>
      <w:r>
        <w:lastRenderedPageBreak/>
        <w:t xml:space="preserve">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w:t>
      </w:r>
      <w:r w:rsidR="007366C5">
        <w:t>inclusion in</w:t>
      </w:r>
      <w:r>
        <w:t xml:space="preserve"> automated testing. </w:t>
      </w:r>
      <w:r w:rsidR="00FD6E1C">
        <w:t xml:space="preserve"> </w:t>
      </w:r>
      <w:r>
        <w:t xml:space="preserve">After these initial tests, further thought went into edge cases </w:t>
      </w:r>
      <w:r w:rsidR="007366C5">
        <w:t xml:space="preserve">to check how the software might behave if the input data was incorrect or </w:t>
      </w:r>
      <w:r w:rsidR="00FD6E1C">
        <w:t>if parameters were not specified correctly.</w:t>
      </w:r>
    </w:p>
    <w:p w14:paraId="7A4930FF" w14:textId="6DEC0E5C" w:rsidR="003D0474" w:rsidRDefault="00FD6E1C" w:rsidP="00FD6E1C">
      <w:pPr>
        <w:pStyle w:val="FirstParagraph"/>
      </w:pPr>
      <w:r>
        <w:t>A</w:t>
      </w:r>
      <w:r w:rsidR="00386CDE">
        <w:t xml:space="preserve">nother common pattern is to create a test case for discovered bugs - this ensures that a </w:t>
      </w:r>
      <w:r w:rsidR="00E13AFA">
        <w:t xml:space="preserve">re-occurrence, known as </w:t>
      </w:r>
      <w:r w:rsidR="00E847DE">
        <w:t>a “</w:t>
      </w:r>
      <w:r w:rsidR="00386CDE">
        <w:t>regression</w:t>
      </w:r>
      <w:r w:rsidR="00E847DE">
        <w:t>”</w:t>
      </w:r>
      <w:r w:rsidR="00386CDE">
        <w:t xml:space="preserve"> </w:t>
      </w:r>
      <w:r w:rsidR="00E13AFA">
        <w:t xml:space="preserve">to software engineers, </w:t>
      </w:r>
      <w:r w:rsidR="00386CDE">
        <w:t xml:space="preserve">of this </w:t>
      </w:r>
      <w:r w:rsidR="00E13AFA">
        <w:t>error</w:t>
      </w:r>
      <w:r w:rsidR="00386CDE">
        <w:t xml:space="preserve"> does not happe</w:t>
      </w:r>
      <w:r>
        <w:t xml:space="preserve">n again. Here is an example that automated a test discovered due to the flexible nature of the </w:t>
      </w:r>
      <w:proofErr w:type="spellStart"/>
      <w:r>
        <w:t>sapply</w:t>
      </w:r>
      <w:proofErr w:type="spellEnd"/>
      <w:r>
        <w:t xml:space="preserve"> function returning different data types based on input:</w:t>
      </w:r>
    </w:p>
    <w:p w14:paraId="64E99B13" w14:textId="434504BC" w:rsidR="003D0474" w:rsidRDefault="00386CDE" w:rsidP="00B93A83">
      <w:pPr>
        <w:pStyle w:val="SourceCode"/>
      </w:pPr>
      <w:r>
        <w:rPr>
          <w:rStyle w:val="VerbatimChar"/>
        </w:rPr>
        <w:t xml:space="preserve"> # Due to previous use of </w:t>
      </w:r>
      <w:proofErr w:type="spellStart"/>
      <w:r>
        <w:rPr>
          <w:rStyle w:val="VerbatimChar"/>
        </w:rPr>
        <w:t>sapply</w:t>
      </w:r>
      <w:proofErr w:type="spellEnd"/>
      <w:r>
        <w:rPr>
          <w:rStyle w:val="VerbatimChar"/>
        </w:rPr>
        <w:t xml:space="preserve"> in </w:t>
      </w:r>
      <w:proofErr w:type="spellStart"/>
      <w:r>
        <w:rPr>
          <w:rStyle w:val="VerbatimChar"/>
        </w:rPr>
        <w:t>ccc.R</w:t>
      </w:r>
      <w:proofErr w:type="spellEnd"/>
      <w:r>
        <w:rPr>
          <w:rStyle w:val="VerbatimChar"/>
        </w:rPr>
        <w:t>, this would fail - fixed now</w:t>
      </w:r>
      <w:r>
        <w:br/>
      </w:r>
      <w:r>
        <w:rPr>
          <w:rStyle w:val="VerbatimChar"/>
        </w:rPr>
        <w:t xml:space="preserve">  </w:t>
      </w:r>
      <w:proofErr w:type="spellStart"/>
      <w:r>
        <w:rPr>
          <w:rStyle w:val="VerbatimChar"/>
        </w:rPr>
        <w:t>test_that</w:t>
      </w:r>
      <w:proofErr w:type="spellEnd"/>
      <w:r>
        <w:rPr>
          <w:rStyle w:val="VerbatimChar"/>
        </w:rPr>
        <w:t>("1 patient with multiple rows of no diagnosis data - should have all CCCs as FALSE", {</w:t>
      </w:r>
      <w:r>
        <w:br/>
      </w:r>
      <w:r>
        <w:rPr>
          <w:rStyle w:val="VerbatimChar"/>
        </w:rPr>
        <w:t xml:space="preserve">    </w:t>
      </w:r>
      <w:proofErr w:type="spellStart"/>
      <w:r>
        <w:rPr>
          <w:rStyle w:val="VerbatimChar"/>
        </w:rPr>
        <w:t>expect_true</w:t>
      </w:r>
      <w:proofErr w:type="spellEnd"/>
      <w:r>
        <w:rPr>
          <w:rStyle w:val="VerbatimChar"/>
        </w:rPr>
        <w:t>(all(ccc(</w:t>
      </w:r>
      <w:proofErr w:type="spellStart"/>
      <w:r>
        <w:rPr>
          <w:rStyle w:val="VerbatimChar"/>
        </w:rPr>
        <w:t>dplyr</w:t>
      </w:r>
      <w:proofErr w:type="spellEnd"/>
      <w:r>
        <w:rPr>
          <w:rStyle w:val="VerbatimChar"/>
        </w:rPr>
        <w:t>::</w:t>
      </w:r>
      <w:proofErr w:type="spellStart"/>
      <w:r>
        <w:rPr>
          <w:rStyle w:val="VerbatimChar"/>
        </w:rPr>
        <w:t>data_frame</w:t>
      </w:r>
      <w:proofErr w:type="spellEnd"/>
      <w:r>
        <w:rPr>
          <w:rStyle w:val="VerbatimChar"/>
        </w:rPr>
        <w:t>(id = 'a',</w:t>
      </w:r>
      <w:r w:rsidR="005211A3">
        <w:rPr>
          <w:rStyle w:val="VerbatimChar"/>
        </w:rPr>
        <w:t xml:space="preserve"> </w:t>
      </w:r>
      <w:r>
        <w:rPr>
          <w:rStyle w:val="VerbatimChar"/>
        </w:rPr>
        <w:t>dx1 = NA, dx2 = NA),</w:t>
      </w:r>
      <w:r>
        <w:br/>
      </w:r>
      <w:r>
        <w:rPr>
          <w:rStyle w:val="VerbatimChar"/>
        </w:rPr>
        <w:t xml:space="preserve">                        </w:t>
      </w:r>
      <w:proofErr w:type="spellStart"/>
      <w:r>
        <w:rPr>
          <w:rStyle w:val="VerbatimChar"/>
        </w:rPr>
        <w:t>dx_cols</w:t>
      </w:r>
      <w:proofErr w:type="spellEnd"/>
      <w:r>
        <w:rPr>
          <w:rStyle w:val="VerbatimChar"/>
        </w:rPr>
        <w:t xml:space="preserve"> = </w:t>
      </w:r>
      <w:proofErr w:type="spellStart"/>
      <w:r>
        <w:rPr>
          <w:rStyle w:val="VerbatimChar"/>
        </w:rPr>
        <w:t>dplyr</w:t>
      </w:r>
      <w:proofErr w:type="spellEnd"/>
      <w:r>
        <w:rPr>
          <w:rStyle w:val="VerbatimChar"/>
        </w:rPr>
        <w:t>::</w:t>
      </w:r>
      <w:proofErr w:type="spellStart"/>
      <w:r>
        <w:rPr>
          <w:rStyle w:val="VerbatimChar"/>
        </w:rPr>
        <w:t>starts_with</w:t>
      </w:r>
      <w:proofErr w:type="spellEnd"/>
      <w:r>
        <w:rPr>
          <w:rStyle w:val="VerbatimChar"/>
        </w:rPr>
        <w:t>("dx"),</w:t>
      </w:r>
      <w:r>
        <w:br/>
      </w:r>
      <w:r>
        <w:rPr>
          <w:rStyle w:val="VerbatimChar"/>
        </w:rPr>
        <w:t xml:space="preserve">                        </w:t>
      </w:r>
      <w:proofErr w:type="spellStart"/>
      <w:r>
        <w:rPr>
          <w:rStyle w:val="VerbatimChar"/>
        </w:rPr>
        <w:t>icdv</w:t>
      </w:r>
      <w:proofErr w:type="spellEnd"/>
      <w:r>
        <w:rPr>
          <w:rStyle w:val="VerbatimChar"/>
        </w:rPr>
        <w:t xml:space="preserve">    = code) == 0))</w:t>
      </w:r>
      <w:r>
        <w:br/>
      </w:r>
      <w:r>
        <w:rPr>
          <w:rStyle w:val="VerbatimChar"/>
        </w:rPr>
        <w:t xml:space="preserve">  })</w:t>
      </w:r>
    </w:p>
    <w:p w14:paraId="70EF0C3B" w14:textId="77777777" w:rsidR="003D0474" w:rsidRDefault="00386CDE">
      <w:pPr>
        <w:pStyle w:val="Heading2"/>
      </w:pPr>
      <w:bookmarkStart w:id="9" w:name="software-optimization"/>
      <w:bookmarkStart w:id="10" w:name="_Toc523169477"/>
      <w:bookmarkEnd w:id="9"/>
      <w:r>
        <w:t>Software Optimization</w:t>
      </w:r>
      <w:bookmarkEnd w:id="10"/>
    </w:p>
    <w:p w14:paraId="0CAA772C" w14:textId="3727328F" w:rsidR="00653C9A" w:rsidRDefault="002B7595" w:rsidP="00653C9A">
      <w:pPr>
        <w:pStyle w:val="FirstParagraph"/>
      </w:pPr>
      <w:r>
        <w:t xml:space="preserve">Getting software to run in a reasonable amount of time is always a key consideration when working with large datasets. </w:t>
      </w:r>
      <w:r w:rsidR="00B06F93">
        <w:t xml:space="preserve"> </w:t>
      </w:r>
      <w:r w:rsidR="00426995">
        <w:t xml:space="preserve">A mathematical understanding of software </w:t>
      </w:r>
      <w:r w:rsidR="00AE5F1C">
        <w:t>algorithms</w:t>
      </w:r>
      <w:r w:rsidR="00426995">
        <w:t xml:space="preserve"> is usually a key component of computer science </w:t>
      </w:r>
      <w:r w:rsidR="00C923DD">
        <w:t xml:space="preserve">and software engineering </w:t>
      </w:r>
      <w:r w:rsidR="00426995">
        <w:t>curricula</w:t>
      </w:r>
      <w:r w:rsidR="001717DC">
        <w:t xml:space="preserve">, but not widely covered </w:t>
      </w:r>
      <w:r w:rsidR="004F59B8">
        <w:t>in other disciplines</w:t>
      </w:r>
      <w:r w:rsidR="001717DC">
        <w:t xml:space="preserve">. Additionally, </w:t>
      </w:r>
      <w:r w:rsidR="004F59B8">
        <w:t xml:space="preserve">while </w:t>
      </w:r>
      <w:r w:rsidR="00B06F93">
        <w:t>software engineering texts</w:t>
      </w:r>
      <w:r w:rsidR="00401324">
        <w:t xml:space="preserve"> and </w:t>
      </w:r>
      <w:r w:rsidR="004768A4">
        <w:t>curricula</w:t>
      </w:r>
      <w:r w:rsidR="00B06F93">
        <w:t xml:space="preserve"> </w:t>
      </w:r>
      <w:r w:rsidR="004F59B8">
        <w:t>highlight the</w:t>
      </w:r>
      <w:r w:rsidR="00B06F93">
        <w:t xml:space="preserve"> importance of testing for non-functional requi</w:t>
      </w:r>
      <w:r w:rsidR="004F59B8">
        <w:t>rements such as performance</w:t>
      </w:r>
      <w:r w:rsidR="00E669B6">
        <w:t xml:space="preserve"> </w:t>
      </w:r>
      <w:r w:rsidR="00E669B6">
        <w:fldChar w:fldCharType="begin"/>
      </w:r>
      <w:r w:rsidR="005211A3">
        <w:instrText xml:space="preserve"> ADDIN ZOTERO_ITEM CSL_CITATION {"citationID":"GLFf9JFM","properties":{"formattedCitation":"(36)","plainCitation":"(36)","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E669B6">
        <w:fldChar w:fldCharType="separate"/>
      </w:r>
      <w:r w:rsidR="005211A3">
        <w:rPr>
          <w:noProof/>
        </w:rPr>
        <w:t>(36)</w:t>
      </w:r>
      <w:r w:rsidR="00E669B6">
        <w:fldChar w:fldCharType="end"/>
      </w:r>
      <w:r w:rsidR="004F59B8">
        <w:t xml:space="preserve">, </w:t>
      </w:r>
      <w:r w:rsidR="00E156B7">
        <w:t>they often f</w:t>
      </w:r>
      <w:r w:rsidR="004F59B8">
        <w:t xml:space="preserve">ail to provide details on how best to evaluate </w:t>
      </w:r>
      <w:r w:rsidR="001F35D2">
        <w:t xml:space="preserve">software </w:t>
      </w:r>
      <w:r w:rsidR="004F59B8">
        <w:t>performance</w:t>
      </w:r>
      <w:r w:rsidR="001F35D2">
        <w:t xml:space="preserve"> or how to plan for performance during the various phases of software lifecycle.</w:t>
      </w:r>
    </w:p>
    <w:p w14:paraId="3AAEA8A2" w14:textId="12E523BE" w:rsidR="00D615A6" w:rsidRDefault="00CA75BD" w:rsidP="00653C9A">
      <w:pPr>
        <w:pStyle w:val="FirstParagraph"/>
      </w:pPr>
      <w:r>
        <w:t>The survey of R packages that follows indicates that approximately 75% of packages do</w:t>
      </w:r>
      <w:r w:rsidR="00276C0E">
        <w:t xml:space="preserve"> </w:t>
      </w:r>
      <w:r>
        <w:t>n</w:t>
      </w:r>
      <w:r w:rsidR="00276C0E">
        <w:t>o</w:t>
      </w:r>
      <w:r>
        <w:t xml:space="preserve">t use </w:t>
      </w:r>
      <w:r w:rsidR="004768A4">
        <w:t>optimization related</w:t>
      </w:r>
      <w:r>
        <w:t xml:space="preserve"> packages nor compiled code to improve performance.  Following th</w:t>
      </w:r>
      <w:r w:rsidR="00B868C0">
        <w:t>e analysis of R packages</w:t>
      </w:r>
      <w:r>
        <w:t>,</w:t>
      </w:r>
      <w:r w:rsidR="0031349F">
        <w:t xml:space="preserve"> </w:t>
      </w:r>
      <w:r>
        <w:t xml:space="preserve">this </w:t>
      </w:r>
      <w:r w:rsidR="0031349F">
        <w:t>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5F89235" w14:textId="462A6F34" w:rsidR="00D615A6" w:rsidRPr="00F358D8" w:rsidRDefault="00D615A6" w:rsidP="00D615A6">
      <w:pPr>
        <w:pStyle w:val="Heading3"/>
      </w:pPr>
      <w:bookmarkStart w:id="11" w:name="_Toc523169478"/>
      <w:r w:rsidRPr="00F358D8">
        <w:t xml:space="preserve">Analysis of </w:t>
      </w:r>
      <w:r w:rsidR="00554A57">
        <w:t xml:space="preserve">optimization of </w:t>
      </w:r>
      <w:r w:rsidRPr="00F358D8">
        <w:t>R Packages on CRAN</w:t>
      </w:r>
      <w:bookmarkEnd w:id="11"/>
    </w:p>
    <w:p w14:paraId="53E4F4D2" w14:textId="7CA05BD0" w:rsidR="008B1C86" w:rsidRDefault="00B623C9" w:rsidP="007B7597">
      <w:pPr>
        <w:pStyle w:val="BodyText"/>
      </w:pPr>
      <w:r>
        <w:t xml:space="preserve">In order to get an estimate of the level of software optimization common among R software, an analysis of R packages available through CRAN has been performed.  </w:t>
      </w:r>
      <w:r w:rsidR="007B7597">
        <w:t xml:space="preserve">To analyze </w:t>
      </w:r>
      <w:r>
        <w:t xml:space="preserve">the </w:t>
      </w:r>
      <w:r w:rsidR="007B7597">
        <w:t>use of software optimization tools and</w:t>
      </w:r>
      <w:r>
        <w:t xml:space="preserve"> techniques</w:t>
      </w:r>
      <w:r w:rsidR="007B7597">
        <w:t xml:space="preserve"> we evaluated all CRAN pac</w:t>
      </w:r>
      <w:r w:rsidR="00356F25">
        <w:t>kages on two different metrics:</w:t>
      </w:r>
    </w:p>
    <w:p w14:paraId="1AE7B1D7" w14:textId="7C52B7CD" w:rsidR="007B7597" w:rsidRDefault="007B7597" w:rsidP="007B7597">
      <w:pPr>
        <w:pStyle w:val="BodyText"/>
        <w:ind w:left="720"/>
      </w:pPr>
      <w:r>
        <w:t xml:space="preserve">Metric 1: Grep for non-empty </w:t>
      </w:r>
      <w:proofErr w:type="spellStart"/>
      <w:r>
        <w:t>src</w:t>
      </w:r>
      <w:proofErr w:type="spellEnd"/>
      <w:r>
        <w:t xml:space="preserve"> directories. By convention, packages using compiled code (C, C++, Fortran) place </w:t>
      </w:r>
      <w:r w:rsidR="00726100">
        <w:t xml:space="preserve">those </w:t>
      </w:r>
      <w:r>
        <w:t xml:space="preserve">files in </w:t>
      </w:r>
      <w:r w:rsidR="00726100">
        <w:t>a</w:t>
      </w:r>
      <w:r>
        <w:t xml:space="preserve"> '/</w:t>
      </w:r>
      <w:proofErr w:type="spellStart"/>
      <w:r>
        <w:t>src</w:t>
      </w:r>
      <w:proofErr w:type="spellEnd"/>
      <w:r>
        <w:t>' directory.</w:t>
      </w:r>
    </w:p>
    <w:p w14:paraId="342D1801" w14:textId="01AC751C" w:rsidR="007B7597" w:rsidRDefault="007B7597" w:rsidP="00A92000">
      <w:pPr>
        <w:pStyle w:val="BodyText"/>
        <w:ind w:left="720"/>
      </w:pPr>
      <w:r>
        <w:t>Metric 2: Check for stated dependencie</w:t>
      </w:r>
      <w:r w:rsidR="00726100">
        <w:t xml:space="preserve">s on packages that can optimize, scale performance, or evaluate performance </w:t>
      </w:r>
      <w:r>
        <w:t xml:space="preserve">of a package. </w:t>
      </w:r>
      <w:r w:rsidR="00A92000">
        <w:t xml:space="preserve">Packages included in analysis are: </w:t>
      </w:r>
      <w:r w:rsidR="002933C8" w:rsidRPr="002933C8">
        <w:t>DSL</w:t>
      </w:r>
      <w:r w:rsidR="00BB1E49">
        <w:t xml:space="preserve"> </w:t>
      </w:r>
      <w:r w:rsidR="00BB1E49">
        <w:fldChar w:fldCharType="begin"/>
      </w:r>
      <w:r w:rsidR="005211A3">
        <w:instrText xml:space="preserve"> ADDIN ZOTERO_ITEM CSL_CITATION {"citationID":"wc7VTdWQ","properties":{"formattedCitation":"(37)","plainCitation":"(37)","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00BB1E49">
        <w:fldChar w:fldCharType="separate"/>
      </w:r>
      <w:r w:rsidR="005211A3">
        <w:rPr>
          <w:noProof/>
        </w:rPr>
        <w:t>(37)</w:t>
      </w:r>
      <w:r w:rsidR="00BB1E49">
        <w:fldChar w:fldCharType="end"/>
      </w:r>
      <w:r w:rsidR="002933C8" w:rsidRPr="002933C8">
        <w:t xml:space="preserve">, </w:t>
      </w:r>
      <w:proofErr w:type="spellStart"/>
      <w:r w:rsidR="002933C8" w:rsidRPr="002933C8">
        <w:t>Rcpp</w:t>
      </w:r>
      <w:proofErr w:type="spellEnd"/>
      <w:r w:rsidR="00BB1E49">
        <w:t xml:space="preserve"> </w:t>
      </w:r>
      <w:r w:rsidR="00BB1E49">
        <w:fldChar w:fldCharType="begin"/>
      </w:r>
      <w:r w:rsidR="005211A3">
        <w:instrText xml:space="preserve"> ADDIN ZOTERO_ITEM CSL_CITATION {"citationID":"0wFXgvcC","properties":{"formattedCitation":"(38)","plainCitation":"(38)","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BB1E49">
        <w:fldChar w:fldCharType="separate"/>
      </w:r>
      <w:r w:rsidR="005211A3">
        <w:rPr>
          <w:noProof/>
        </w:rPr>
        <w:t>(38)</w:t>
      </w:r>
      <w:r w:rsidR="00BB1E49">
        <w:fldChar w:fldCharType="end"/>
      </w:r>
      <w:r w:rsidR="002933C8" w:rsidRPr="002933C8">
        <w:t xml:space="preserve">, </w:t>
      </w:r>
      <w:proofErr w:type="spellStart"/>
      <w:r w:rsidR="002933C8" w:rsidRPr="002933C8">
        <w:t>RcppParallel</w:t>
      </w:r>
      <w:proofErr w:type="spellEnd"/>
      <w:r w:rsidR="00BB1E49">
        <w:t xml:space="preserve"> </w:t>
      </w:r>
      <w:r w:rsidR="00BB1E49">
        <w:fldChar w:fldCharType="begin"/>
      </w:r>
      <w:r w:rsidR="005211A3">
        <w:instrText xml:space="preserve"> ADDIN ZOTERO_ITEM CSL_CITATION {"citationID":"aHVdPpj4","properties":{"formattedCitation":"(39)","plainCitation":"(39)","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00BB1E49">
        <w:fldChar w:fldCharType="separate"/>
      </w:r>
      <w:r w:rsidR="005211A3">
        <w:rPr>
          <w:noProof/>
        </w:rPr>
        <w:t>(39)</w:t>
      </w:r>
      <w:r w:rsidR="00BB1E49">
        <w:fldChar w:fldCharType="end"/>
      </w:r>
      <w:r w:rsidR="002933C8" w:rsidRPr="002933C8">
        <w:t xml:space="preserve">, </w:t>
      </w:r>
      <w:proofErr w:type="spellStart"/>
      <w:r w:rsidR="002933C8" w:rsidRPr="002933C8">
        <w:t>Rmpi</w:t>
      </w:r>
      <w:proofErr w:type="spellEnd"/>
      <w:r w:rsidR="00BB1E49">
        <w:t xml:space="preserve"> </w:t>
      </w:r>
      <w:r w:rsidR="00BB1E49">
        <w:fldChar w:fldCharType="begin"/>
      </w:r>
      <w:r w:rsidR="005211A3">
        <w:instrText xml:space="preserve"> ADDIN ZOTERO_ITEM CSL_CITATION {"citationID":"LV22Kgua","properties":{"formattedCitation":"(40)","plainCitation":"(40)","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00BB1E49">
        <w:fldChar w:fldCharType="separate"/>
      </w:r>
      <w:r w:rsidR="005211A3">
        <w:rPr>
          <w:noProof/>
        </w:rPr>
        <w:t>(40)</w:t>
      </w:r>
      <w:r w:rsidR="00BB1E49">
        <w:fldChar w:fldCharType="end"/>
      </w:r>
      <w:r w:rsidR="002933C8" w:rsidRPr="002933C8">
        <w:t xml:space="preserve">, </w:t>
      </w:r>
      <w:proofErr w:type="spellStart"/>
      <w:r w:rsidR="002933C8" w:rsidRPr="002933C8">
        <w:t>SparkR</w:t>
      </w:r>
      <w:proofErr w:type="spellEnd"/>
      <w:r w:rsidR="00BB1E49">
        <w:t xml:space="preserve"> </w:t>
      </w:r>
      <w:r w:rsidR="00BB1E49">
        <w:fldChar w:fldCharType="begin"/>
      </w:r>
      <w:r w:rsidR="005211A3">
        <w:instrText xml:space="preserve"> ADDIN ZOTERO_ITEM CSL_CITATION {"citationID":"JvIR9MoZ","properties":{"formattedCitation":"(41)","plainCitation":"(41)","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00BB1E49">
        <w:fldChar w:fldCharType="separate"/>
      </w:r>
      <w:r w:rsidR="005211A3">
        <w:rPr>
          <w:noProof/>
        </w:rPr>
        <w:t>(41)</w:t>
      </w:r>
      <w:r w:rsidR="00BB1E49">
        <w:fldChar w:fldCharType="end"/>
      </w:r>
      <w:r w:rsidR="002933C8" w:rsidRPr="002933C8">
        <w:t xml:space="preserve">, </w:t>
      </w:r>
      <w:proofErr w:type="spellStart"/>
      <w:r w:rsidR="002933C8" w:rsidRPr="002933C8">
        <w:t>batchtools</w:t>
      </w:r>
      <w:proofErr w:type="spellEnd"/>
      <w:r w:rsidR="00BB1E49">
        <w:t xml:space="preserve"> </w:t>
      </w:r>
      <w:r w:rsidR="00BB1E49">
        <w:fldChar w:fldCharType="begin"/>
      </w:r>
      <w:r w:rsidR="005211A3">
        <w:instrText xml:space="preserve"> ADDIN ZOTERO_ITEM CSL_CITATION {"citationID":"TcLKAovu","properties":{"formattedCitation":"(42)","plainCitation":"(42)","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00BB1E49">
        <w:fldChar w:fldCharType="separate"/>
      </w:r>
      <w:r w:rsidR="005211A3">
        <w:rPr>
          <w:noProof/>
        </w:rPr>
        <w:t>(42)</w:t>
      </w:r>
      <w:r w:rsidR="00BB1E49">
        <w:fldChar w:fldCharType="end"/>
      </w:r>
      <w:r w:rsidR="002933C8" w:rsidRPr="002933C8">
        <w:t xml:space="preserve">, </w:t>
      </w:r>
      <w:proofErr w:type="spellStart"/>
      <w:r w:rsidR="002933C8" w:rsidRPr="002933C8">
        <w:t>doMC</w:t>
      </w:r>
      <w:proofErr w:type="spellEnd"/>
      <w:r w:rsidR="00BB1E49">
        <w:t xml:space="preserve"> </w:t>
      </w:r>
      <w:r w:rsidR="00BB1E49">
        <w:fldChar w:fldCharType="begin"/>
      </w:r>
      <w:r w:rsidR="005211A3">
        <w:instrText xml:space="preserve"> ADDIN ZOTERO_ITEM CSL_CITATION {"citationID":"05FL4Nvo","properties":{"formattedCitation":"(43)","plainCitation":"(43)","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00BB1E49">
        <w:fldChar w:fldCharType="separate"/>
      </w:r>
      <w:r w:rsidR="005211A3">
        <w:rPr>
          <w:noProof/>
        </w:rPr>
        <w:t>(43)</w:t>
      </w:r>
      <w:r w:rsidR="00BB1E49">
        <w:fldChar w:fldCharType="end"/>
      </w:r>
      <w:r w:rsidR="002933C8" w:rsidRPr="002933C8">
        <w:t xml:space="preserve">, </w:t>
      </w:r>
      <w:proofErr w:type="spellStart"/>
      <w:r w:rsidR="002933C8" w:rsidRPr="002933C8">
        <w:t>doMPI</w:t>
      </w:r>
      <w:proofErr w:type="spellEnd"/>
      <w:r w:rsidR="00BB1E49">
        <w:t xml:space="preserve"> </w:t>
      </w:r>
      <w:r w:rsidR="00BB1E49">
        <w:fldChar w:fldCharType="begin"/>
      </w:r>
      <w:r w:rsidR="005211A3">
        <w:instrText xml:space="preserve"> ADDIN ZOTERO_ITEM CSL_CITATION {"citationID":"DFJBnuke","properties":{"formattedCitation":"(44)","plainCitation":"(44)","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00BB1E49">
        <w:fldChar w:fldCharType="separate"/>
      </w:r>
      <w:r w:rsidR="005211A3">
        <w:rPr>
          <w:noProof/>
        </w:rPr>
        <w:t>(44)</w:t>
      </w:r>
      <w:r w:rsidR="00BB1E49">
        <w:fldChar w:fldCharType="end"/>
      </w:r>
      <w:r w:rsidR="002933C8" w:rsidRPr="002933C8">
        <w:t xml:space="preserve">, </w:t>
      </w:r>
      <w:proofErr w:type="spellStart"/>
      <w:r w:rsidR="002933C8" w:rsidRPr="002933C8">
        <w:lastRenderedPageBreak/>
        <w:t>doParallel</w:t>
      </w:r>
      <w:proofErr w:type="spellEnd"/>
      <w:r w:rsidR="00BB1E49">
        <w:t xml:space="preserve"> </w:t>
      </w:r>
      <w:r w:rsidR="00BB1E49">
        <w:fldChar w:fldCharType="begin"/>
      </w:r>
      <w:r w:rsidR="005211A3">
        <w:instrText xml:space="preserve"> ADDIN ZOTERO_ITEM CSL_CITATION {"citationID":"Ox6IpDrp","properties":{"formattedCitation":"(45)","plainCitation":"(45)","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00BB1E49">
        <w:fldChar w:fldCharType="separate"/>
      </w:r>
      <w:r w:rsidR="005211A3">
        <w:rPr>
          <w:noProof/>
        </w:rPr>
        <w:t>(45)</w:t>
      </w:r>
      <w:r w:rsidR="00BB1E49">
        <w:fldChar w:fldCharType="end"/>
      </w:r>
      <w:r w:rsidR="002933C8" w:rsidRPr="002933C8">
        <w:t xml:space="preserve">, </w:t>
      </w:r>
      <w:proofErr w:type="spellStart"/>
      <w:r w:rsidR="002933C8" w:rsidRPr="002933C8">
        <w:t>doSNOW</w:t>
      </w:r>
      <w:proofErr w:type="spellEnd"/>
      <w:r w:rsidR="00BB1E49">
        <w:t xml:space="preserve"> </w:t>
      </w:r>
      <w:r w:rsidR="00BB1E49">
        <w:fldChar w:fldCharType="begin"/>
      </w:r>
      <w:r w:rsidR="005211A3">
        <w:instrText xml:space="preserve"> ADDIN ZOTERO_ITEM CSL_CITATION {"citationID":"XUm9lsDG","properties":{"formattedCitation":"(46)","plainCitation":"(46)","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00BB1E49">
        <w:fldChar w:fldCharType="separate"/>
      </w:r>
      <w:r w:rsidR="005211A3">
        <w:rPr>
          <w:noProof/>
        </w:rPr>
        <w:t>(46)</w:t>
      </w:r>
      <w:r w:rsidR="00BB1E49">
        <w:fldChar w:fldCharType="end"/>
      </w:r>
      <w:r w:rsidR="002933C8" w:rsidRPr="002933C8">
        <w:t>, foreach</w:t>
      </w:r>
      <w:r w:rsidR="00BB1E49">
        <w:t xml:space="preserve"> </w:t>
      </w:r>
      <w:r w:rsidR="00BB1E49">
        <w:fldChar w:fldCharType="begin"/>
      </w:r>
      <w:r w:rsidR="005211A3">
        <w:instrText xml:space="preserve"> ADDIN ZOTERO_ITEM CSL_CITATION {"citationID":"QYw8zE0Z","properties":{"formattedCitation":"(47)","plainCitation":"(4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00BB1E49">
        <w:fldChar w:fldCharType="separate"/>
      </w:r>
      <w:r w:rsidR="005211A3">
        <w:rPr>
          <w:noProof/>
        </w:rPr>
        <w:t>(47)</w:t>
      </w:r>
      <w:r w:rsidR="00BB1E49">
        <w:fldChar w:fldCharType="end"/>
      </w:r>
      <w:r w:rsidR="002933C8" w:rsidRPr="002933C8">
        <w:t>, future</w:t>
      </w:r>
      <w:r w:rsidR="00BB1E49">
        <w:t xml:space="preserve"> </w:t>
      </w:r>
      <w:r w:rsidR="00BB1E49">
        <w:fldChar w:fldCharType="begin"/>
      </w:r>
      <w:r w:rsidR="005211A3">
        <w:instrText xml:space="preserve"> ADDIN ZOTERO_ITEM CSL_CITATION {"citationID":"vKmJ9LLj","properties":{"formattedCitation":"(48)","plainCitation":"(4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00BB1E49">
        <w:fldChar w:fldCharType="separate"/>
      </w:r>
      <w:r w:rsidR="005211A3">
        <w:rPr>
          <w:noProof/>
        </w:rPr>
        <w:t>(48)</w:t>
      </w:r>
      <w:r w:rsidR="00BB1E49">
        <w:fldChar w:fldCharType="end"/>
      </w:r>
      <w:r w:rsidR="002933C8" w:rsidRPr="002933C8">
        <w:t xml:space="preserve">, </w:t>
      </w:r>
      <w:proofErr w:type="spellStart"/>
      <w:r w:rsidR="002933C8" w:rsidRPr="002933C8">
        <w:t>future.apply</w:t>
      </w:r>
      <w:proofErr w:type="spellEnd"/>
      <w:r w:rsidR="00BB1E49">
        <w:t xml:space="preserve"> </w:t>
      </w:r>
      <w:r w:rsidR="00BB1E49">
        <w:fldChar w:fldCharType="begin"/>
      </w:r>
      <w:r w:rsidR="005211A3">
        <w:instrText xml:space="preserve"> ADDIN ZOTERO_ITEM CSL_CITATION {"citationID":"FEIefI6l","properties":{"formattedCitation":"(49)","plainCitation":"(49)","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00BB1E49">
        <w:fldChar w:fldCharType="separate"/>
      </w:r>
      <w:r w:rsidR="005211A3">
        <w:rPr>
          <w:noProof/>
        </w:rPr>
        <w:t>(49)</w:t>
      </w:r>
      <w:r w:rsidR="00BB1E49">
        <w:fldChar w:fldCharType="end"/>
      </w:r>
      <w:r w:rsidR="002933C8" w:rsidRPr="002933C8">
        <w:t>, microbenchmark</w:t>
      </w:r>
      <w:r w:rsidR="00BB1E49">
        <w:t xml:space="preserve"> </w:t>
      </w:r>
      <w:r w:rsidR="00BB1E49">
        <w:fldChar w:fldCharType="begin"/>
      </w:r>
      <w:r w:rsidR="005211A3">
        <w:instrText xml:space="preserve"> ADDIN ZOTERO_ITEM CSL_CITATION {"citationID":"jHLtQuRx","properties":{"formattedCitation":"(50)","plainCitation":"(50)","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00BB1E49">
        <w:fldChar w:fldCharType="separate"/>
      </w:r>
      <w:r w:rsidR="005211A3">
        <w:rPr>
          <w:noProof/>
        </w:rPr>
        <w:t>(50)</w:t>
      </w:r>
      <w:r w:rsidR="00BB1E49">
        <w:fldChar w:fldCharType="end"/>
      </w:r>
      <w:r w:rsidR="002933C8" w:rsidRPr="002933C8">
        <w:t>, parallel</w:t>
      </w:r>
      <w:r w:rsidR="00F86861">
        <w:t xml:space="preserve"> </w:t>
      </w:r>
      <w:r w:rsidR="00F86861">
        <w:fldChar w:fldCharType="begin"/>
      </w:r>
      <w:r w:rsidR="005211A3">
        <w:instrText xml:space="preserve"> ADDIN ZOTERO_ITEM CSL_CITATION {"citationID":"pcP8Eejf","properties":{"formattedCitation":"(51)","plainCitation":"(51)","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86861">
        <w:fldChar w:fldCharType="separate"/>
      </w:r>
      <w:r w:rsidR="005211A3">
        <w:rPr>
          <w:noProof/>
        </w:rPr>
        <w:t>(51)</w:t>
      </w:r>
      <w:r w:rsidR="00F86861">
        <w:fldChar w:fldCharType="end"/>
      </w:r>
      <w:r w:rsidR="002933C8" w:rsidRPr="002933C8">
        <w:t xml:space="preserve">, </w:t>
      </w:r>
      <w:proofErr w:type="spellStart"/>
      <w:r w:rsidR="002933C8" w:rsidRPr="002933C8">
        <w:t>parallelDist</w:t>
      </w:r>
      <w:proofErr w:type="spellEnd"/>
      <w:r w:rsidR="00BB1E49">
        <w:t xml:space="preserve"> </w:t>
      </w:r>
      <w:r w:rsidR="00BB1E49">
        <w:fldChar w:fldCharType="begin"/>
      </w:r>
      <w:r w:rsidR="005211A3">
        <w:instrText xml:space="preserve"> ADDIN ZOTERO_ITEM CSL_CITATION {"citationID":"OYkleoNL","properties":{"formattedCitation":"(52)","plainCitation":"(52)","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00BB1E49">
        <w:fldChar w:fldCharType="separate"/>
      </w:r>
      <w:r w:rsidR="005211A3">
        <w:rPr>
          <w:noProof/>
        </w:rPr>
        <w:t>(52)</w:t>
      </w:r>
      <w:r w:rsidR="00BB1E49">
        <w:fldChar w:fldCharType="end"/>
      </w:r>
      <w:r w:rsidR="002933C8" w:rsidRPr="002933C8">
        <w:t xml:space="preserve">, </w:t>
      </w:r>
      <w:proofErr w:type="spellStart"/>
      <w:r w:rsidR="002933C8" w:rsidRPr="002933C8">
        <w:t>parallelMap</w:t>
      </w:r>
      <w:proofErr w:type="spellEnd"/>
      <w:r w:rsidR="00BB1E49">
        <w:t xml:space="preserve"> </w:t>
      </w:r>
      <w:r w:rsidR="00BB1E49">
        <w:fldChar w:fldCharType="begin"/>
      </w:r>
      <w:r w:rsidR="005211A3">
        <w:instrText xml:space="preserve"> ADDIN ZOTERO_ITEM CSL_CITATION {"citationID":"UQ2Kzr6T","properties":{"formattedCitation":"(53)","plainCitation":"(53)","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00BB1E49">
        <w:fldChar w:fldCharType="separate"/>
      </w:r>
      <w:r w:rsidR="005211A3">
        <w:rPr>
          <w:noProof/>
        </w:rPr>
        <w:t>(53)</w:t>
      </w:r>
      <w:r w:rsidR="00BB1E49">
        <w:fldChar w:fldCharType="end"/>
      </w:r>
      <w:r w:rsidR="002933C8" w:rsidRPr="002933C8">
        <w:t xml:space="preserve">, </w:t>
      </w:r>
      <w:proofErr w:type="spellStart"/>
      <w:r w:rsidR="002933C8" w:rsidRPr="002933C8">
        <w:t>partools</w:t>
      </w:r>
      <w:proofErr w:type="spellEnd"/>
      <w:r w:rsidR="00BB1E49">
        <w:t xml:space="preserve"> </w:t>
      </w:r>
      <w:r w:rsidR="00BB1E49">
        <w:fldChar w:fldCharType="begin"/>
      </w:r>
      <w:r w:rsidR="005211A3">
        <w:instrText xml:space="preserve"> ADDIN ZOTERO_ITEM CSL_CITATION {"citationID":"1noP7LCa","properties":{"formattedCitation":"(54)","plainCitation":"(54)","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00BB1E49">
        <w:fldChar w:fldCharType="separate"/>
      </w:r>
      <w:r w:rsidR="005211A3">
        <w:rPr>
          <w:noProof/>
        </w:rPr>
        <w:t>(54)</w:t>
      </w:r>
      <w:r w:rsidR="00BB1E49">
        <w:fldChar w:fldCharType="end"/>
      </w:r>
      <w:r w:rsidR="002933C8" w:rsidRPr="002933C8">
        <w:t xml:space="preserve">, </w:t>
      </w:r>
      <w:proofErr w:type="spellStart"/>
      <w:r w:rsidR="002933C8" w:rsidRPr="002933C8">
        <w:t>profr</w:t>
      </w:r>
      <w:proofErr w:type="spellEnd"/>
      <w:r w:rsidR="00BB1E49">
        <w:t xml:space="preserve"> </w:t>
      </w:r>
      <w:r w:rsidR="00BB1E49">
        <w:fldChar w:fldCharType="begin"/>
      </w:r>
      <w:r w:rsidR="005211A3">
        <w:instrText xml:space="preserve"> ADDIN ZOTERO_ITEM CSL_CITATION {"citationID":"UhTcJQSC","properties":{"formattedCitation":"(55)","plainCitation":"(55)","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00BB1E49">
        <w:fldChar w:fldCharType="separate"/>
      </w:r>
      <w:r w:rsidR="005211A3">
        <w:rPr>
          <w:noProof/>
        </w:rPr>
        <w:t>(55)</w:t>
      </w:r>
      <w:r w:rsidR="00BB1E49">
        <w:fldChar w:fldCharType="end"/>
      </w:r>
      <w:r w:rsidR="002933C8" w:rsidRPr="002933C8">
        <w:t xml:space="preserve">, </w:t>
      </w:r>
      <w:proofErr w:type="spellStart"/>
      <w:r w:rsidR="002933C8" w:rsidRPr="002933C8">
        <w:t>profvis</w:t>
      </w:r>
      <w:proofErr w:type="spellEnd"/>
      <w:r w:rsidR="00BB1E49">
        <w:t xml:space="preserve"> </w:t>
      </w:r>
      <w:r w:rsidR="00BB1E49">
        <w:fldChar w:fldCharType="begin"/>
      </w:r>
      <w:r w:rsidR="005211A3">
        <w:instrText xml:space="preserve"> ADDIN ZOTERO_ITEM CSL_CITATION {"citationID":"ObBjkUv0","properties":{"formattedCitation":"(56)","plainCitation":"(56)","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00BB1E49">
        <w:fldChar w:fldCharType="separate"/>
      </w:r>
      <w:r w:rsidR="005211A3">
        <w:rPr>
          <w:noProof/>
        </w:rPr>
        <w:t>(56)</w:t>
      </w:r>
      <w:r w:rsidR="00BB1E49">
        <w:fldChar w:fldCharType="end"/>
      </w:r>
      <w:r w:rsidR="002933C8" w:rsidRPr="002933C8">
        <w:t xml:space="preserve">, </w:t>
      </w:r>
      <w:proofErr w:type="spellStart"/>
      <w:r w:rsidR="002933C8" w:rsidRPr="002933C8">
        <w:t>rbenchmark</w:t>
      </w:r>
      <w:proofErr w:type="spellEnd"/>
      <w:r w:rsidR="00BB1E49">
        <w:t xml:space="preserve"> </w:t>
      </w:r>
      <w:r w:rsidR="00BB1E49">
        <w:fldChar w:fldCharType="begin"/>
      </w:r>
      <w:r w:rsidR="005211A3">
        <w:instrText xml:space="preserve"> ADDIN ZOTERO_ITEM CSL_CITATION {"citationID":"Nf7wJIJJ","properties":{"formattedCitation":"(57)","plainCitation":"(57)","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00BB1E49">
        <w:fldChar w:fldCharType="separate"/>
      </w:r>
      <w:r w:rsidR="005211A3">
        <w:rPr>
          <w:noProof/>
        </w:rPr>
        <w:t>(57)</w:t>
      </w:r>
      <w:r w:rsidR="00BB1E49">
        <w:fldChar w:fldCharType="end"/>
      </w:r>
      <w:r w:rsidR="002933C8" w:rsidRPr="002933C8">
        <w:t>, snow</w:t>
      </w:r>
      <w:r w:rsidR="00BB1E49">
        <w:t xml:space="preserve"> </w:t>
      </w:r>
      <w:r w:rsidR="00BB1E49">
        <w:fldChar w:fldCharType="begin"/>
      </w:r>
      <w:r w:rsidR="005211A3">
        <w:instrText xml:space="preserve"> ADDIN ZOTERO_ITEM CSL_CITATION {"citationID":"NzdPvgUm","properties":{"formattedCitation":"(58)","plainCitation":"(5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00BB1E49">
        <w:fldChar w:fldCharType="separate"/>
      </w:r>
      <w:r w:rsidR="005211A3">
        <w:rPr>
          <w:noProof/>
        </w:rPr>
        <w:t>(58)</w:t>
      </w:r>
      <w:r w:rsidR="00BB1E49">
        <w:fldChar w:fldCharType="end"/>
      </w:r>
      <w:r w:rsidR="002933C8" w:rsidRPr="002933C8">
        <w:t xml:space="preserve">, </w:t>
      </w:r>
      <w:proofErr w:type="spellStart"/>
      <w:r w:rsidR="002933C8" w:rsidRPr="002933C8">
        <w:t>sparklyr</w:t>
      </w:r>
      <w:proofErr w:type="spellEnd"/>
      <w:r w:rsidR="00BB1E49">
        <w:t xml:space="preserve"> </w:t>
      </w:r>
      <w:r w:rsidR="00BB1E49">
        <w:fldChar w:fldCharType="begin"/>
      </w:r>
      <w:r w:rsidR="005211A3">
        <w:instrText xml:space="preserve"> ADDIN ZOTERO_ITEM CSL_CITATION {"citationID":"6gHXQSuT","properties":{"formattedCitation":"(59)","plainCitation":"(59)","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00BB1E49">
        <w:fldChar w:fldCharType="separate"/>
      </w:r>
      <w:r w:rsidR="005211A3">
        <w:rPr>
          <w:noProof/>
        </w:rPr>
        <w:t>(59)</w:t>
      </w:r>
      <w:r w:rsidR="00BB1E49">
        <w:fldChar w:fldCharType="end"/>
      </w:r>
      <w:r w:rsidR="002933C8" w:rsidRPr="002933C8">
        <w:t xml:space="preserve">, </w:t>
      </w:r>
      <w:proofErr w:type="spellStart"/>
      <w:r w:rsidR="002933C8" w:rsidRPr="002933C8">
        <w:t>tictoc</w:t>
      </w:r>
      <w:proofErr w:type="spellEnd"/>
      <w:r w:rsidR="00BB1E49">
        <w:t xml:space="preserve"> </w:t>
      </w:r>
      <w:r w:rsidR="00BB1E49">
        <w:fldChar w:fldCharType="begin"/>
      </w:r>
      <w:r w:rsidR="005211A3">
        <w:instrText xml:space="preserve"> ADDIN ZOTERO_ITEM CSL_CITATION {"citationID":"6ZInAYK2","properties":{"formattedCitation":"(60)","plainCitation":"(60)","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00BB1E49">
        <w:fldChar w:fldCharType="separate"/>
      </w:r>
      <w:r w:rsidR="005211A3">
        <w:rPr>
          <w:noProof/>
        </w:rPr>
        <w:t>(60)</w:t>
      </w:r>
      <w:r w:rsidR="00BB1E49">
        <w:fldChar w:fldCharType="end"/>
      </w:r>
      <w:r w:rsidR="00A92000">
        <w:t>.</w:t>
      </w:r>
    </w:p>
    <w:p w14:paraId="59881E20" w14:textId="7422D2FA" w:rsidR="00D615A6" w:rsidRDefault="007B7597" w:rsidP="00D615A6">
      <w:pPr>
        <w:pStyle w:val="BodyText"/>
      </w:pPr>
      <w:r>
        <w:t xml:space="preserve">For the </w:t>
      </w:r>
      <w:r w:rsidR="00A92000">
        <w:t>optimization</w:t>
      </w:r>
      <w:r>
        <w:t xml:space="preserve"> analysis, we used 2008 as the cutoff year for visualizations</w:t>
      </w:r>
      <w:r w:rsidR="004B747F">
        <w:t xml:space="preserve"> showing presence of </w:t>
      </w:r>
      <w:r w:rsidR="00837E0F">
        <w:t xml:space="preserve">a </w:t>
      </w:r>
      <w:proofErr w:type="spellStart"/>
      <w:r w:rsidR="004B747F">
        <w:t>src</w:t>
      </w:r>
      <w:proofErr w:type="spellEnd"/>
      <w:r w:rsidR="004B747F">
        <w:t xml:space="preserve"> directory</w:t>
      </w:r>
      <w:r>
        <w:t xml:space="preserve"> due to the low number of </w:t>
      </w:r>
      <w:r w:rsidR="00653C9A">
        <w:t xml:space="preserve">currently available </w:t>
      </w:r>
      <w:r>
        <w:t xml:space="preserve">packages updated prior to 2008. </w:t>
      </w:r>
      <w:r w:rsidR="004B747F">
        <w:t>For optimization related dependencies, we use</w:t>
      </w:r>
      <w:r w:rsidR="00731494">
        <w:t>d 2009</w:t>
      </w:r>
      <w:r w:rsidR="004B747F">
        <w:t xml:space="preserve"> as the cutoff year and only showed those packages with </w:t>
      </w:r>
      <w:r w:rsidR="00837E0F">
        <w:t xml:space="preserve">15 or </w:t>
      </w:r>
      <w:r w:rsidR="004B747F">
        <w:t>greater</w:t>
      </w:r>
      <w:r w:rsidR="00864FF5">
        <w:t xml:space="preserve"> </w:t>
      </w:r>
      <w:r w:rsidR="004B747F">
        <w:t>dependent packages</w:t>
      </w:r>
      <w:r w:rsidR="00726100">
        <w:t xml:space="preserve"> in a given year</w:t>
      </w:r>
      <w:r w:rsidR="004B747F">
        <w:t>.</w:t>
      </w:r>
    </w:p>
    <w:p w14:paraId="3D0DAE90" w14:textId="63666BA9" w:rsidR="00BA2E70" w:rsidRDefault="00A92000" w:rsidP="00BA2E70">
      <w:pPr>
        <w:pStyle w:val="BodyText"/>
      </w:pPr>
      <w:r>
        <w:t xml:space="preserve">Automatically analyzing software for evidence of optimization has similar </w:t>
      </w:r>
      <w:r w:rsidR="00B623C9">
        <w:t xml:space="preserve">difficulties to those mentioned previously related to </w:t>
      </w:r>
      <w:r w:rsidR="004768A4">
        <w:t xml:space="preserve">automatically detecting the </w:t>
      </w:r>
      <w:r w:rsidR="00B623C9">
        <w:t xml:space="preserve">use of software testing techniques and tools. </w:t>
      </w:r>
      <w:r w:rsidR="004768A4">
        <w:t>T</w:t>
      </w:r>
      <w:r w:rsidR="00B623C9" w:rsidRPr="00B623C9">
        <w:t xml:space="preserve">he best evidence of </w:t>
      </w:r>
      <w:r w:rsidR="00B623C9">
        <w:t xml:space="preserve">software </w:t>
      </w:r>
      <w:r w:rsidR="00B623C9" w:rsidRPr="00B623C9">
        <w:t xml:space="preserve">optimization would be in </w:t>
      </w:r>
      <w:r w:rsidR="00B623C9">
        <w:t xml:space="preserve">the </w:t>
      </w:r>
      <w:r w:rsidR="00B90413">
        <w:t xml:space="preserve">history of commits, </w:t>
      </w:r>
      <w:r w:rsidR="00B623C9" w:rsidRPr="00B623C9">
        <w:t>unit test</w:t>
      </w:r>
      <w:r w:rsidR="00B90413">
        <w:t>s that time functionality, and package bug report</w:t>
      </w:r>
      <w:r w:rsidR="00B623C9" w:rsidRPr="00B623C9">
        <w:t>s</w:t>
      </w:r>
      <w:r w:rsidR="004768A4">
        <w:t xml:space="preserve">. </w:t>
      </w:r>
      <w:r w:rsidR="00B623C9" w:rsidRPr="00B623C9">
        <w:t>While all</w:t>
      </w:r>
      <w:r w:rsidR="00B623C9">
        <w:t xml:space="preserve"> R</w:t>
      </w:r>
      <w:r w:rsidR="00B623C9" w:rsidRPr="00B623C9">
        <w:t xml:space="preserve"> packages have source code available, not all have development history available nor </w:t>
      </w:r>
      <w:r w:rsidR="00B90413">
        <w:t>unit</w:t>
      </w:r>
      <w:r w:rsidR="00B623C9" w:rsidRPr="00B623C9">
        <w:t xml:space="preserve"> tests available.</w:t>
      </w:r>
      <w:r w:rsidR="00B623C9">
        <w:t xml:space="preserve"> Additionally, a stated dependency on one of the optimization packages listed could mean the package creators recommend using that along with their package, not that they are actually using </w:t>
      </w:r>
      <w:r w:rsidR="004768A4">
        <w:t xml:space="preserve">it </w:t>
      </w:r>
      <w:r w:rsidR="00B623C9">
        <w:t>in their package.</w:t>
      </w:r>
      <w:r w:rsidR="00B90413">
        <w:t xml:space="preserve"> Despite these shortcomings, it is estimated that presence of a </w:t>
      </w:r>
      <w:proofErr w:type="spellStart"/>
      <w:r w:rsidR="00B90413">
        <w:t>src</w:t>
      </w:r>
      <w:proofErr w:type="spellEnd"/>
      <w:r w:rsidR="00B90413">
        <w:t xml:space="preserve"> directory or </w:t>
      </w:r>
      <w:r w:rsidR="00726100">
        <w:t xml:space="preserve">the </w:t>
      </w:r>
      <w:r w:rsidR="00B90413">
        <w:t>use of specific packages is an indication that some optimization effort was put into a package.</w:t>
      </w:r>
    </w:p>
    <w:p w14:paraId="1EC1DFF3" w14:textId="6A6C52F3" w:rsidR="003E3192" w:rsidRDefault="003E3192" w:rsidP="003E3192">
      <w:pPr>
        <w:pStyle w:val="BodyText"/>
      </w:pPr>
      <w:r>
        <w:t xml:space="preserve">As shown in Figure 3, the evaluation for the presence of a non-empty </w:t>
      </w:r>
      <w:proofErr w:type="spellStart"/>
      <w:r>
        <w:t>src</w:t>
      </w:r>
      <w:proofErr w:type="spellEnd"/>
      <w:r>
        <w:t xml:space="preserve"> directory shows that there is an increasing trend in </w:t>
      </w:r>
      <w:r w:rsidR="00726100">
        <w:t>using compiled code in</w:t>
      </w:r>
      <w:r>
        <w:t xml:space="preserve"> R packages, by count. However, when evaluated as a percent of all R packages, the change has </w:t>
      </w:r>
      <w:r w:rsidR="00726100">
        <w:t xml:space="preserve">only </w:t>
      </w:r>
      <w:r>
        <w:t>been</w:t>
      </w:r>
      <w:r w:rsidR="00B90413">
        <w:t xml:space="preserve"> a slight </w:t>
      </w:r>
      <w:r w:rsidR="00726100">
        <w:t>increase</w:t>
      </w:r>
      <w:r>
        <w:t xml:space="preserve"> over the last few years. </w:t>
      </w:r>
      <w:r w:rsidR="005A79ED">
        <w:t>A table of data used to generate Figure 3 is contained in the supplement.</w:t>
      </w:r>
    </w:p>
    <w:p w14:paraId="6D962775" w14:textId="77777777" w:rsidR="005A79ED" w:rsidRDefault="005A79ED" w:rsidP="003E3192">
      <w:pPr>
        <w:pStyle w:val="BodyText"/>
      </w:pPr>
    </w:p>
    <w:p w14:paraId="7864019B" w14:textId="77777777" w:rsidR="005A79ED" w:rsidRDefault="005A79ED" w:rsidP="003E3192">
      <w:pPr>
        <w:pStyle w:val="BodyText"/>
      </w:pPr>
    </w:p>
    <w:p w14:paraId="2F9E99E9" w14:textId="77777777" w:rsidR="005A79ED" w:rsidRDefault="005A79ED" w:rsidP="003E3192">
      <w:pPr>
        <w:pStyle w:val="BodyText"/>
      </w:pPr>
    </w:p>
    <w:p w14:paraId="7AB83D7C" w14:textId="25FD7172" w:rsidR="0009261D" w:rsidRPr="00A11916" w:rsidRDefault="005A79ED" w:rsidP="005A79ED">
      <w:pPr>
        <w:pStyle w:val="BodyText"/>
        <w:jc w:val="center"/>
        <w:rPr>
          <w:i/>
          <w:szCs w:val="22"/>
        </w:rPr>
      </w:pPr>
      <w:r>
        <w:rPr>
          <w:noProof/>
        </w:rPr>
        <w:lastRenderedPageBreak/>
        <w:drawing>
          <wp:inline distT="0" distB="0" distL="0" distR="0" wp14:anchorId="43CB4FD7" wp14:editId="593185A7">
            <wp:extent cx="5943600" cy="4544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timization_file_analysis_stacked_bar.pn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3E3192" w:rsidRPr="00A11916">
        <w:rPr>
          <w:i/>
          <w:szCs w:val="22"/>
        </w:rPr>
        <w:t xml:space="preserve">Figure </w:t>
      </w:r>
      <w:r w:rsidR="003E3192" w:rsidRPr="00A11916">
        <w:rPr>
          <w:i/>
          <w:szCs w:val="22"/>
        </w:rPr>
        <w:fldChar w:fldCharType="begin"/>
      </w:r>
      <w:r w:rsidR="003E3192" w:rsidRPr="00A11916">
        <w:rPr>
          <w:i/>
          <w:szCs w:val="22"/>
        </w:rPr>
        <w:instrText xml:space="preserve"> SEQ Figure \* ARABIC </w:instrText>
      </w:r>
      <w:r w:rsidR="003E3192" w:rsidRPr="00A11916">
        <w:rPr>
          <w:i/>
          <w:szCs w:val="22"/>
        </w:rPr>
        <w:fldChar w:fldCharType="separate"/>
      </w:r>
      <w:r w:rsidR="008679D8">
        <w:rPr>
          <w:i/>
          <w:noProof/>
          <w:szCs w:val="22"/>
        </w:rPr>
        <w:t>3</w:t>
      </w:r>
      <w:r w:rsidR="003E3192" w:rsidRPr="00A11916">
        <w:rPr>
          <w:i/>
          <w:szCs w:val="22"/>
        </w:rPr>
        <w:fldChar w:fldCharType="end"/>
      </w:r>
      <w:r w:rsidR="003E3192" w:rsidRPr="00A11916">
        <w:rPr>
          <w:i/>
          <w:szCs w:val="22"/>
        </w:rPr>
        <w:t xml:space="preserve"> Packages with non-empty </w:t>
      </w:r>
      <w:proofErr w:type="spellStart"/>
      <w:r w:rsidR="003E3192" w:rsidRPr="00A11916">
        <w:rPr>
          <w:i/>
          <w:szCs w:val="22"/>
        </w:rPr>
        <w:t>src</w:t>
      </w:r>
      <w:proofErr w:type="spellEnd"/>
      <w:r w:rsidR="003E3192" w:rsidRPr="00A11916">
        <w:rPr>
          <w:i/>
          <w:szCs w:val="22"/>
        </w:rPr>
        <w:t xml:space="preserve"> directory</w:t>
      </w:r>
    </w:p>
    <w:p w14:paraId="2B908A36" w14:textId="02A78F9E" w:rsidR="00530DE0" w:rsidRDefault="007A7EA6" w:rsidP="00530DE0">
      <w:pPr>
        <w:pStyle w:val="BodyText"/>
      </w:pPr>
      <w:r>
        <w:t>As shown in Figure 4</w:t>
      </w:r>
      <w:r w:rsidR="005D28A8">
        <w:t xml:space="preserve">, </w:t>
      </w:r>
      <w:proofErr w:type="spellStart"/>
      <w:r w:rsidR="005D28A8">
        <w:t>Rcpp</w:t>
      </w:r>
      <w:proofErr w:type="spellEnd"/>
      <w:r w:rsidR="005D28A8">
        <w:t xml:space="preserve"> is the most common optimization related dependency followed by parallel and foreach. Those same packages have been the most popular for packages last updated during the entire period shown.</w:t>
      </w:r>
      <w:r w:rsidR="00530DE0">
        <w:t xml:space="preserve"> There 641 packages that list dependencies to more than one optimization framework</w:t>
      </w:r>
      <w:r w:rsidR="00864FF5">
        <w:t xml:space="preserve"> (377 with 2 dependencies, 49 w/4</w:t>
      </w:r>
      <w:r w:rsidR="00530DE0">
        <w:t xml:space="preserve">, </w:t>
      </w:r>
      <w:r w:rsidR="00864FF5">
        <w:t xml:space="preserve">15 w/5, 2 w/6, 1 w/7), </w:t>
      </w:r>
      <w:r w:rsidR="00530DE0">
        <w:t>so the total number of packages shown in the histogra</w:t>
      </w:r>
      <w:r w:rsidR="00D87049">
        <w:t>m includes some that are double-</w:t>
      </w:r>
      <w:r w:rsidR="00530DE0">
        <w:t>counted.</w:t>
      </w:r>
      <w:r w:rsidR="00955286">
        <w:t xml:space="preserve"> A table of data used to generate Figure 4 is contained in the supplement.</w:t>
      </w:r>
    </w:p>
    <w:p w14:paraId="1E4D4ED4" w14:textId="564837C6" w:rsidR="005D28A8" w:rsidRPr="005D2744" w:rsidRDefault="005D28A8" w:rsidP="005D28A8">
      <w:pPr>
        <w:pStyle w:val="BodyText"/>
      </w:pPr>
    </w:p>
    <w:p w14:paraId="2AC5EC58" w14:textId="107B9073" w:rsidR="00731494" w:rsidRPr="007A7EA6" w:rsidRDefault="005A79ED" w:rsidP="007A7EA6">
      <w:pPr>
        <w:pStyle w:val="BodyText"/>
        <w:keepNext/>
        <w:jc w:val="center"/>
        <w:rPr>
          <w:szCs w:val="22"/>
        </w:rPr>
      </w:pPr>
      <w:r>
        <w:rPr>
          <w:noProof/>
        </w:rPr>
        <w:lastRenderedPageBreak/>
        <w:drawing>
          <wp:inline distT="0" distB="0" distL="0" distR="0" wp14:anchorId="21A28228" wp14:editId="0486B9BF">
            <wp:extent cx="5943600" cy="45440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mization_dependency_stacked_bar.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54B7A" w:rsidRPr="00A11916">
        <w:rPr>
          <w:i/>
          <w:szCs w:val="22"/>
        </w:rPr>
        <w:t xml:space="preserve">Figure </w:t>
      </w:r>
      <w:r w:rsidR="00D54B7A" w:rsidRPr="00A11916">
        <w:rPr>
          <w:i/>
          <w:szCs w:val="22"/>
        </w:rPr>
        <w:fldChar w:fldCharType="begin"/>
      </w:r>
      <w:r w:rsidR="00D54B7A" w:rsidRPr="00A11916">
        <w:rPr>
          <w:i/>
          <w:szCs w:val="22"/>
        </w:rPr>
        <w:instrText xml:space="preserve"> SEQ Figure \* ARABIC </w:instrText>
      </w:r>
      <w:r w:rsidR="00D54B7A" w:rsidRPr="00A11916">
        <w:rPr>
          <w:i/>
          <w:szCs w:val="22"/>
        </w:rPr>
        <w:fldChar w:fldCharType="separate"/>
      </w:r>
      <w:r w:rsidR="008679D8">
        <w:rPr>
          <w:i/>
          <w:noProof/>
          <w:szCs w:val="22"/>
        </w:rPr>
        <w:t>4</w:t>
      </w:r>
      <w:r w:rsidR="00D54B7A" w:rsidRPr="00A11916">
        <w:rPr>
          <w:i/>
          <w:szCs w:val="22"/>
        </w:rPr>
        <w:fldChar w:fldCharType="end"/>
      </w:r>
      <w:r w:rsidR="00D54B7A" w:rsidRPr="00A11916">
        <w:rPr>
          <w:i/>
          <w:szCs w:val="22"/>
        </w:rPr>
        <w:t xml:space="preserve"> Packages with optimization framework dependency</w:t>
      </w:r>
    </w:p>
    <w:p w14:paraId="759EC670" w14:textId="4B571D93" w:rsidR="00D90384" w:rsidRPr="00756E4A" w:rsidRDefault="00D90384" w:rsidP="00756E4A">
      <w:pPr>
        <w:pStyle w:val="BodyText"/>
      </w:pPr>
      <w:r>
        <w:t xml:space="preserve">As the numbers from Metric 1 do not match the numbers of Metric 2, some additional exploration is necessary. </w:t>
      </w:r>
      <w:r w:rsidR="00756E4A">
        <w:t>In terms of total difference, t</w:t>
      </w:r>
      <w:r w:rsidR="00530DE0">
        <w:t>here are 8</w:t>
      </w:r>
      <w:r w:rsidR="00864FF5">
        <w:t>39</w:t>
      </w:r>
      <w:r w:rsidR="00756E4A">
        <w:t xml:space="preserve"> more packages using compiled code vs those with one of the </w:t>
      </w:r>
      <w:r w:rsidR="00D87049">
        <w:t>searched</w:t>
      </w:r>
      <w:r w:rsidR="00756E4A">
        <w:t xml:space="preserve"> </w:t>
      </w:r>
      <w:r w:rsidR="00864FF5">
        <w:t>for dependencies. There are 1706</w:t>
      </w:r>
      <w:r w:rsidR="00756E4A">
        <w:t xml:space="preserve"> packages that do</w:t>
      </w:r>
      <w:r w:rsidR="00276C0E">
        <w:t xml:space="preserve"> </w:t>
      </w:r>
      <w:r w:rsidR="00756E4A">
        <w:t>n</w:t>
      </w:r>
      <w:r w:rsidR="00276C0E">
        <w:t>o</w:t>
      </w:r>
      <w:r w:rsidR="00756E4A">
        <w:t xml:space="preserve">t list a dependency to one of the specified packages, but have a </w:t>
      </w:r>
      <w:proofErr w:type="spellStart"/>
      <w:r w:rsidR="00756E4A">
        <w:t>src</w:t>
      </w:r>
      <w:proofErr w:type="spellEnd"/>
      <w:r w:rsidR="00756E4A">
        <w:t xml:space="preserve"> directory for compiled code. There are </w:t>
      </w:r>
      <w:r w:rsidR="005D28A8">
        <w:t>8</w:t>
      </w:r>
      <w:r w:rsidR="00864FF5">
        <w:t>67</w:t>
      </w:r>
      <w:r w:rsidR="00756E4A">
        <w:t xml:space="preserve"> packages that list a dependency to one of the specified packages but do</w:t>
      </w:r>
      <w:r w:rsidR="00276C0E">
        <w:t xml:space="preserve"> </w:t>
      </w:r>
      <w:r w:rsidR="00756E4A">
        <w:t>n</w:t>
      </w:r>
      <w:r w:rsidR="00276C0E">
        <w:t>o</w:t>
      </w:r>
      <w:r w:rsidR="00756E4A">
        <w:t xml:space="preserve">t have a </w:t>
      </w:r>
      <w:proofErr w:type="spellStart"/>
      <w:r w:rsidR="00756E4A">
        <w:t>src</w:t>
      </w:r>
      <w:proofErr w:type="spellEnd"/>
      <w:r w:rsidR="00756E4A">
        <w:t xml:space="preserve"> directory.</w:t>
      </w:r>
    </w:p>
    <w:p w14:paraId="69905070" w14:textId="6A8FE6B4" w:rsidR="001F35D2" w:rsidRDefault="00386CDE" w:rsidP="00BA2E70">
      <w:pPr>
        <w:pStyle w:val="Heading3"/>
      </w:pPr>
      <w:bookmarkStart w:id="12" w:name="_Toc523169479"/>
      <w:r>
        <w:t xml:space="preserve">Identify </w:t>
      </w:r>
      <w:r w:rsidR="00EA66E5">
        <w:t xml:space="preserve">and validate </w:t>
      </w:r>
      <w:r>
        <w:t>performance target</w:t>
      </w:r>
      <w:bookmarkEnd w:id="12"/>
    </w:p>
    <w:p w14:paraId="606AC841" w14:textId="12A79989" w:rsidR="0031349F" w:rsidRDefault="001F35D2" w:rsidP="001F35D2">
      <w:pPr>
        <w:pStyle w:val="BodyText"/>
      </w:pPr>
      <w:r>
        <w:t xml:space="preserve">The first step to software optimization is to understand the functional and non-functional requirements of the software being built. Based on expected input, output, </w:t>
      </w:r>
      <w:r w:rsidR="00D748F5">
        <w:t>and</w:t>
      </w:r>
      <w:r>
        <w:t xml:space="preserve"> platform the software will be run on, one can </w:t>
      </w:r>
      <w:proofErr w:type="gramStart"/>
      <w:r>
        <w:t>make a decision</w:t>
      </w:r>
      <w:proofErr w:type="gramEnd"/>
      <w:r>
        <w:t xml:space="preserve"> as to what is good enough for the s</w:t>
      </w:r>
      <w:r w:rsidR="004768A4">
        <w:t>oftware being developed.  A</w:t>
      </w:r>
      <w:r>
        <w:t xml:space="preserve"> pragmatic approach is best – do</w:t>
      </w:r>
      <w:r w:rsidR="00276C0E">
        <w:t xml:space="preserve"> </w:t>
      </w:r>
      <w:r>
        <w:t>n</w:t>
      </w:r>
      <w:r w:rsidR="00276C0E">
        <w:t>o</w:t>
      </w:r>
      <w:r>
        <w:t xml:space="preserve">t spend time optimizing if </w:t>
      </w:r>
      <w:r w:rsidR="004768A4">
        <w:t>it does</w:t>
      </w:r>
      <w:r w:rsidR="00276C0E">
        <w:t xml:space="preserve"> </w:t>
      </w:r>
      <w:r w:rsidR="004768A4">
        <w:t>n</w:t>
      </w:r>
      <w:r w:rsidR="00276C0E">
        <w:t>o</w:t>
      </w:r>
      <w:r w:rsidR="004768A4">
        <w:t>t add value</w:t>
      </w:r>
      <w:r>
        <w:t xml:space="preserve">. </w:t>
      </w:r>
    </w:p>
    <w:p w14:paraId="7B915135" w14:textId="7BC72BE7" w:rsidR="0031349F" w:rsidRDefault="0031349F" w:rsidP="0031349F">
      <w:pPr>
        <w:pStyle w:val="BodyText"/>
      </w:pPr>
      <w:r>
        <w:t xml:space="preserve">The Python </w:t>
      </w:r>
      <w:r w:rsidR="007E3CAA">
        <w:t>Foundation’s</w:t>
      </w:r>
      <w:r>
        <w:t xml:space="preserve"> Python language wiki provides excellent </w:t>
      </w:r>
      <w:r w:rsidR="007E3CAA">
        <w:t>high-level</w:t>
      </w:r>
      <w:r>
        <w:t xml:space="preserve"> advice</w:t>
      </w:r>
      <w:r w:rsidR="00BE740B">
        <w:t xml:space="preserve"> </w:t>
      </w:r>
      <w:r w:rsidR="00BE740B">
        <w:fldChar w:fldCharType="begin"/>
      </w:r>
      <w:r w:rsidR="005211A3">
        <w:instrText xml:space="preserve"> ADDIN ZOTERO_ITEM CSL_CITATION {"citationID":"SULFIkUa","properties":{"formattedCitation":"(61)","plainCitation":"(61)","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00BE740B">
        <w:fldChar w:fldCharType="separate"/>
      </w:r>
      <w:r w:rsidR="005211A3">
        <w:rPr>
          <w:noProof/>
        </w:rPr>
        <w:t>(61)</w:t>
      </w:r>
      <w:r w:rsidR="00BE740B">
        <w:fldChar w:fldCharType="end"/>
      </w:r>
      <w:r w:rsidR="0099120A">
        <w:t xml:space="preserve">: First get the software working correctly, test to see if it is correct, profile the application if it is slow, </w:t>
      </w:r>
      <w:r w:rsidR="00D748F5">
        <w:t>and lastly</w:t>
      </w:r>
      <w:r w:rsidR="0099120A">
        <w:t xml:space="preserve"> optimize based on the results of code profiling. If necessary, repeat multiple cycles of testing, profiling, and optimization phases.</w:t>
      </w:r>
    </w:p>
    <w:p w14:paraId="20AB368D" w14:textId="3FCCD886" w:rsidR="001F35D2" w:rsidRDefault="0031349F" w:rsidP="001F35D2">
      <w:pPr>
        <w:pStyle w:val="BodyText"/>
      </w:pPr>
      <w:r>
        <w:t xml:space="preserve">Once the functional requirements have been correctly implemented and validated, </w:t>
      </w:r>
      <w:r w:rsidR="00D748F5">
        <w:t>a decision point is reached:</w:t>
      </w:r>
      <w:r w:rsidR="00ED1FE4">
        <w:t xml:space="preserve"> decide if the software is slow and in need of </w:t>
      </w:r>
      <w:r w:rsidR="00ED1FE4">
        <w:lastRenderedPageBreak/>
        <w:t xml:space="preserve">evaluation and optimization. </w:t>
      </w:r>
      <w:r w:rsidR="00DE5C97">
        <w:t>While this may seem a trivial and unnecessary step, it should not be overlooked; a careful evaluation of cost</w:t>
      </w:r>
      <w:r w:rsidR="00D748F5">
        <w:t xml:space="preserve">s of </w:t>
      </w:r>
      <w:r w:rsidR="00DE5C97">
        <w:t>vs benefit from an optimization effort should be evaluated before moving forward. Some methods for gathering t</w:t>
      </w:r>
      <w:r w:rsidR="00ED1FE4">
        <w:t xml:space="preserve">he performance target </w:t>
      </w:r>
      <w:r w:rsidR="00DE5C97">
        <w:t>are through</w:t>
      </w:r>
      <w:r w:rsidR="00ED1FE4">
        <w:t xml:space="preserve"> an evalua</w:t>
      </w:r>
      <w:r w:rsidR="001B76BE">
        <w:t xml:space="preserve">tion of other similar software, </w:t>
      </w:r>
      <w:r w:rsidR="00ED1FE4">
        <w:t xml:space="preserve">interdependencies of the software </w:t>
      </w:r>
      <w:r w:rsidR="001B76BE">
        <w:t>and its interaction</w:t>
      </w:r>
      <w:r w:rsidR="00ED1FE4">
        <w:t xml:space="preserve"> with other systems, and discussion with other experts in the field. </w:t>
      </w:r>
    </w:p>
    <w:p w14:paraId="6358879A" w14:textId="309B6000" w:rsidR="0080124F" w:rsidRDefault="00ED1FE4" w:rsidP="00ED1FE4">
      <w:pPr>
        <w:pStyle w:val="BodyText"/>
      </w:pPr>
      <w:r>
        <w:t>Once a performance target has been identified, development of acceptance tests for performance can begin. While performance testing is often considered an anti-pattern of testing</w:t>
      </w:r>
      <w:r w:rsidR="00F95013">
        <w:t xml:space="preserve"> </w:t>
      </w:r>
      <w:r w:rsidR="00F95013">
        <w:fldChar w:fldCharType="begin"/>
      </w:r>
      <w:r w:rsidR="005211A3">
        <w:instrText xml:space="preserve"> ADDIN ZOTERO_ITEM CSL_CITATION {"citationID":"KJHBnrKp","properties":{"formattedCitation":"(34)","plainCitation":"(34)","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00F95013">
        <w:fldChar w:fldCharType="separate"/>
      </w:r>
      <w:r w:rsidR="005211A3">
        <w:rPr>
          <w:noProof/>
        </w:rPr>
        <w:t>(34)</w:t>
      </w:r>
      <w:r w:rsidR="00F95013">
        <w:fldChar w:fldCharType="end"/>
      </w:r>
      <w:r>
        <w:t xml:space="preserve"> some repeatable tests should be created to track performance as development progresses. Often a ‘stress test’ or a test with greater than expected input/usage is the best way to do this. A good target is to </w:t>
      </w:r>
      <w:r w:rsidRPr="00ED1FE4">
        <w:t xml:space="preserve">check an order of magnitude larger </w:t>
      </w:r>
      <w:r w:rsidR="0080124F">
        <w:t xml:space="preserve">input </w:t>
      </w:r>
      <w:r w:rsidRPr="00ED1FE4">
        <w:t>than expected.</w:t>
      </w:r>
      <w:r w:rsidR="0080124F">
        <w:t xml:space="preserve"> This type of testing can provide valuable insight into the performance characteristics of the software as well unearth potentials for failure due to unexpected load</w:t>
      </w:r>
      <w:r w:rsidR="00F95013">
        <w:t xml:space="preserve"> </w:t>
      </w:r>
      <w:r w:rsidR="00F95013">
        <w:fldChar w:fldCharType="begin"/>
      </w:r>
      <w:r w:rsidR="005211A3">
        <w:instrText xml:space="preserve"> ADDIN ZOTERO_ITEM CSL_CITATION {"citationID":"7MSZBl56","properties":{"formattedCitation":"(36)","plainCitation":"(36)","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F95013">
        <w:fldChar w:fldCharType="separate"/>
      </w:r>
      <w:r w:rsidR="005211A3">
        <w:rPr>
          <w:noProof/>
        </w:rPr>
        <w:t>(36)</w:t>
      </w:r>
      <w:r w:rsidR="00F95013">
        <w:fldChar w:fldCharType="end"/>
      </w:r>
      <w:r w:rsidR="0080124F">
        <w:t>.</w:t>
      </w:r>
    </w:p>
    <w:p w14:paraId="56570A9E" w14:textId="77777777" w:rsidR="001717DC" w:rsidRDefault="0080124F" w:rsidP="00ED1FE4">
      <w:pPr>
        <w:pStyle w:val="BodyText"/>
      </w:pPr>
      <w:r>
        <w:t>Here is an example of performance validation testing from PCCC:</w:t>
      </w:r>
    </w:p>
    <w:p w14:paraId="643F29E9"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w:t>
      </w:r>
      <w:proofErr w:type="spellStart"/>
      <w:r w:rsidRPr="0080124F">
        <w:rPr>
          <w:rFonts w:ascii="Consolas" w:hAnsi="Consolas" w:cs="Consolas"/>
        </w:rPr>
        <w:t>pccc</w:t>
      </w:r>
      <w:proofErr w:type="spellEnd"/>
      <w:r w:rsidRPr="0080124F">
        <w:rPr>
          <w:rFonts w:ascii="Consolas" w:hAnsi="Consolas" w:cs="Consolas"/>
        </w:rPr>
        <w:t>)</w:t>
      </w:r>
    </w:p>
    <w:p w14:paraId="6637B9AB" w14:textId="77777777" w:rsidR="0080124F" w:rsidRPr="0080124F" w:rsidRDefault="0080124F" w:rsidP="0080124F">
      <w:pPr>
        <w:pStyle w:val="BodyText"/>
        <w:spacing w:before="0" w:after="0"/>
        <w:rPr>
          <w:rFonts w:ascii="Consolas" w:hAnsi="Consolas" w:cs="Consolas"/>
        </w:rPr>
      </w:pPr>
      <w:proofErr w:type="spellStart"/>
      <w:r w:rsidRPr="0080124F">
        <w:rPr>
          <w:rFonts w:ascii="Consolas" w:hAnsi="Consolas" w:cs="Consolas"/>
        </w:rPr>
        <w:t>rm</w:t>
      </w:r>
      <w:proofErr w:type="spellEnd"/>
      <w:r w:rsidRPr="0080124F">
        <w:rPr>
          <w:rFonts w:ascii="Consolas" w:hAnsi="Consolas" w:cs="Consolas"/>
        </w:rPr>
        <w:t>(list=</w:t>
      </w:r>
      <w:proofErr w:type="gramStart"/>
      <w:r w:rsidRPr="0080124F">
        <w:rPr>
          <w:rFonts w:ascii="Consolas" w:hAnsi="Consolas" w:cs="Consolas"/>
        </w:rPr>
        <w:t>ls(</w:t>
      </w:r>
      <w:proofErr w:type="gramEnd"/>
      <w:r w:rsidRPr="0080124F">
        <w:rPr>
          <w:rFonts w:ascii="Consolas" w:hAnsi="Consolas" w:cs="Consolas"/>
        </w:rPr>
        <w:t>))</w:t>
      </w:r>
    </w:p>
    <w:p w14:paraId="02DAAFCA" w14:textId="77777777" w:rsidR="0080124F" w:rsidRPr="0080124F" w:rsidRDefault="0080124F" w:rsidP="0080124F">
      <w:pPr>
        <w:pStyle w:val="BodyText"/>
        <w:spacing w:before="0" w:after="0"/>
        <w:rPr>
          <w:rFonts w:ascii="Consolas" w:hAnsi="Consolas" w:cs="Consolas"/>
        </w:rPr>
      </w:pPr>
      <w:proofErr w:type="spellStart"/>
      <w:proofErr w:type="gramStart"/>
      <w:r w:rsidRPr="0080124F">
        <w:rPr>
          <w:rFonts w:ascii="Consolas" w:hAnsi="Consolas" w:cs="Consolas"/>
        </w:rPr>
        <w:t>gc</w:t>
      </w:r>
      <w:proofErr w:type="spellEnd"/>
      <w:r w:rsidRPr="0080124F">
        <w:rPr>
          <w:rFonts w:ascii="Consolas" w:hAnsi="Consolas" w:cs="Consolas"/>
        </w:rPr>
        <w:t>(</w:t>
      </w:r>
      <w:proofErr w:type="gramEnd"/>
      <w:r w:rsidRPr="0080124F">
        <w:rPr>
          <w:rFonts w:ascii="Consolas" w:hAnsi="Consolas" w:cs="Consolas"/>
        </w:rPr>
        <w:t>)</w:t>
      </w:r>
    </w:p>
    <w:p w14:paraId="1A96839E"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icd10_large &lt;- </w:t>
      </w:r>
      <w:proofErr w:type="gramStart"/>
      <w:r w:rsidRPr="0080124F">
        <w:rPr>
          <w:rFonts w:ascii="Consolas" w:hAnsi="Consolas" w:cs="Consolas"/>
        </w:rPr>
        <w:t>feather::</w:t>
      </w:r>
      <w:proofErr w:type="gramEnd"/>
      <w:r w:rsidRPr="0080124F">
        <w:rPr>
          <w:rFonts w:ascii="Consolas" w:hAnsi="Consolas" w:cs="Consolas"/>
        </w:rPr>
        <w:t>read_feather("../icd_file_generator/icd10_sample_large.feather")</w:t>
      </w:r>
    </w:p>
    <w:p w14:paraId="1B4416D3" w14:textId="77777777" w:rsidR="0080124F" w:rsidRPr="0080124F" w:rsidRDefault="0080124F" w:rsidP="0080124F">
      <w:pPr>
        <w:pStyle w:val="BodyText"/>
        <w:spacing w:before="0" w:after="0"/>
        <w:rPr>
          <w:rFonts w:ascii="Consolas" w:hAnsi="Consolas" w:cs="Consolas"/>
        </w:rPr>
      </w:pPr>
    </w:p>
    <w:p w14:paraId="1E2C5FA4"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microbenchmark)</w:t>
      </w:r>
    </w:p>
    <w:p w14:paraId="275DD8E4"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microbenchmark(</w:t>
      </w:r>
      <w:proofErr w:type="gramEnd"/>
    </w:p>
    <w:p w14:paraId="56567326"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ccc(</w:t>
      </w:r>
      <w:proofErr w:type="gramEnd"/>
      <w:r w:rsidRPr="0080124F">
        <w:rPr>
          <w:rFonts w:ascii="Consolas" w:hAnsi="Consolas" w:cs="Consolas"/>
        </w:rPr>
        <w:t>icd10_large[1:10000, c(1:45)], # get id, dx, and pc columns</w:t>
      </w:r>
    </w:p>
    <w:p w14:paraId="4D8C6E38"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id      = id,</w:t>
      </w:r>
    </w:p>
    <w:p w14:paraId="1F6D2606"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dx_cols</w:t>
      </w:r>
      <w:proofErr w:type="spellEnd"/>
      <w:r w:rsidRPr="0080124F">
        <w:rPr>
          <w:rFonts w:ascii="Consolas" w:hAnsi="Consolas" w:cs="Consolas"/>
        </w:rPr>
        <w:t xml:space="preserve"> = </w:t>
      </w:r>
      <w:proofErr w:type="spellStart"/>
      <w:proofErr w:type="gramStart"/>
      <w:r w:rsidRPr="0080124F">
        <w:rPr>
          <w:rFonts w:ascii="Consolas" w:hAnsi="Consolas" w:cs="Consolas"/>
        </w:rPr>
        <w:t>dplyr</w:t>
      </w:r>
      <w:proofErr w:type="spellEnd"/>
      <w:r w:rsidRPr="0080124F">
        <w:rPr>
          <w:rFonts w:ascii="Consolas" w:hAnsi="Consolas" w:cs="Consolas"/>
        </w:rPr>
        <w:t>::</w:t>
      </w:r>
      <w:proofErr w:type="spellStart"/>
      <w:proofErr w:type="gramEnd"/>
      <w:r w:rsidRPr="0080124F">
        <w:rPr>
          <w:rFonts w:ascii="Consolas" w:hAnsi="Consolas" w:cs="Consolas"/>
        </w:rPr>
        <w:t>starts_with</w:t>
      </w:r>
      <w:proofErr w:type="spellEnd"/>
      <w:r w:rsidRPr="0080124F">
        <w:rPr>
          <w:rFonts w:ascii="Consolas" w:hAnsi="Consolas" w:cs="Consolas"/>
        </w:rPr>
        <w:t>("dx"),</w:t>
      </w:r>
    </w:p>
    <w:p w14:paraId="39587930"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pc_cols</w:t>
      </w:r>
      <w:proofErr w:type="spellEnd"/>
      <w:r w:rsidRPr="0080124F">
        <w:rPr>
          <w:rFonts w:ascii="Consolas" w:hAnsi="Consolas" w:cs="Consolas"/>
        </w:rPr>
        <w:t xml:space="preserve"> = </w:t>
      </w:r>
      <w:proofErr w:type="spellStart"/>
      <w:proofErr w:type="gramStart"/>
      <w:r w:rsidRPr="0080124F">
        <w:rPr>
          <w:rFonts w:ascii="Consolas" w:hAnsi="Consolas" w:cs="Consolas"/>
        </w:rPr>
        <w:t>dplyr</w:t>
      </w:r>
      <w:proofErr w:type="spellEnd"/>
      <w:r w:rsidRPr="0080124F">
        <w:rPr>
          <w:rFonts w:ascii="Consolas" w:hAnsi="Consolas" w:cs="Consolas"/>
        </w:rPr>
        <w:t>::</w:t>
      </w:r>
      <w:proofErr w:type="spellStart"/>
      <w:proofErr w:type="gramEnd"/>
      <w:r w:rsidRPr="0080124F">
        <w:rPr>
          <w:rFonts w:ascii="Consolas" w:hAnsi="Consolas" w:cs="Consolas"/>
        </w:rPr>
        <w:t>starts_with</w:t>
      </w:r>
      <w:proofErr w:type="spellEnd"/>
      <w:r w:rsidRPr="0080124F">
        <w:rPr>
          <w:rFonts w:ascii="Consolas" w:hAnsi="Consolas" w:cs="Consolas"/>
        </w:rPr>
        <w:t>("pc"),</w:t>
      </w:r>
    </w:p>
    <w:p w14:paraId="122E0B72"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icdv</w:t>
      </w:r>
      <w:proofErr w:type="spellEnd"/>
      <w:r w:rsidRPr="0080124F">
        <w:rPr>
          <w:rFonts w:ascii="Consolas" w:hAnsi="Consolas" w:cs="Consolas"/>
        </w:rPr>
        <w:t xml:space="preserve">    = 10),</w:t>
      </w:r>
    </w:p>
    <w:p w14:paraId="0B79C233"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times = 10)</w:t>
      </w:r>
    </w:p>
    <w:p w14:paraId="591BD154" w14:textId="77777777" w:rsidR="0080124F" w:rsidRPr="0080124F" w:rsidRDefault="0080124F" w:rsidP="0080124F">
      <w:pPr>
        <w:pStyle w:val="BodyText"/>
        <w:spacing w:before="0" w:after="0"/>
        <w:rPr>
          <w:rFonts w:ascii="Consolas" w:hAnsi="Consolas" w:cs="Consolas"/>
        </w:rPr>
      </w:pPr>
    </w:p>
    <w:p w14:paraId="37CF9AE0" w14:textId="4A3BB78E" w:rsidR="00EA66E5" w:rsidRDefault="0080124F" w:rsidP="00ED1FE4">
      <w:pPr>
        <w:pStyle w:val="BodyText"/>
      </w:pPr>
      <w:r>
        <w:t xml:space="preserve">As runs of a software can differ significantly from one run to the next due to other software running on the system, </w:t>
      </w:r>
      <w:r w:rsidR="008531A0">
        <w:t>a good starting point is to run the same test 10 times and find the mean value.</w:t>
      </w:r>
      <w:r w:rsidR="00DE5C97">
        <w:t xml:space="preserve"> R’s microbenchmark also shows </w:t>
      </w:r>
      <w:r w:rsidR="006870DE">
        <w:t xml:space="preserve">median, lower and upper quartiles, min, </w:t>
      </w:r>
      <w:r w:rsidR="00551153">
        <w:t>and max. These metrics</w:t>
      </w:r>
      <w:r w:rsidR="006870DE">
        <w:t xml:space="preserve"> can help to identify if a test was valid</w:t>
      </w:r>
      <w:r w:rsidR="00551153">
        <w:t xml:space="preserve"> and indicate a need for retesting; i.e. </w:t>
      </w:r>
      <w:r w:rsidR="006870DE">
        <w:t xml:space="preserve">a large interquartile range may indicate not enough tests were run or some aspect of </w:t>
      </w:r>
      <w:r w:rsidR="00551153">
        <w:t>environment</w:t>
      </w:r>
      <w:r w:rsidR="006870DE">
        <w:t xml:space="preserve"> is causing performance variations.</w:t>
      </w:r>
    </w:p>
    <w:p w14:paraId="327546E3" w14:textId="3D972F2C" w:rsidR="006870DE" w:rsidRDefault="006870DE" w:rsidP="00ED1FE4">
      <w:pPr>
        <w:pStyle w:val="BodyText"/>
      </w:pPr>
      <w:r>
        <w:t>Lastly, although the examp</w:t>
      </w:r>
      <w:r w:rsidR="00551153">
        <w:t>le above is focused on runtime</w:t>
      </w:r>
      <w:r>
        <w:t xml:space="preserve">, it is important to </w:t>
      </w:r>
      <w:r w:rsidR="00551153">
        <w:t xml:space="preserve">also </w:t>
      </w:r>
      <w:r>
        <w:t xml:space="preserve">identify targets for disk space used and memory required </w:t>
      </w:r>
      <w:r w:rsidR="00551153">
        <w:t>to complete all desired tasks</w:t>
      </w:r>
      <w:r>
        <w:t xml:space="preserve">. </w:t>
      </w:r>
      <w:r w:rsidR="00551153">
        <w:t>There are</w:t>
      </w:r>
      <w:r>
        <w:t xml:space="preserve"> many optimizations </w:t>
      </w:r>
      <w:r w:rsidR="00551153">
        <w:t xml:space="preserve">that can be considered to </w:t>
      </w:r>
      <w:r>
        <w:t>minimize RAM and disk resources.</w:t>
      </w:r>
    </w:p>
    <w:p w14:paraId="582D3F31" w14:textId="77777777" w:rsidR="00EA66E5" w:rsidRDefault="00EA66E5" w:rsidP="00EA66E5">
      <w:pPr>
        <w:pStyle w:val="Heading3"/>
      </w:pPr>
      <w:bookmarkStart w:id="13" w:name="_Toc523169480"/>
      <w:r>
        <w:lastRenderedPageBreak/>
        <w:t>Big O Notation</w:t>
      </w:r>
      <w:bookmarkEnd w:id="13"/>
    </w:p>
    <w:p w14:paraId="5ADE14A3" w14:textId="4E977DDC" w:rsidR="00AE5F1C" w:rsidRDefault="00AE5F1C" w:rsidP="00CA3BC0">
      <w:pPr>
        <w:pStyle w:val="BodyText"/>
      </w:pPr>
      <w:r>
        <w:t xml:space="preserve">Big O notation is a method for mathematically determining the upper bound on performance of a block of code without </w:t>
      </w:r>
      <w:proofErr w:type="gramStart"/>
      <w:r>
        <w:t>taking into account</w:t>
      </w:r>
      <w:proofErr w:type="gramEnd"/>
      <w:r>
        <w:t xml:space="preserve"> language </w:t>
      </w:r>
      <w:r w:rsidR="00FC0155">
        <w:t>and</w:t>
      </w:r>
      <w:r>
        <w:t xml:space="preserve"> hardware specifics. </w:t>
      </w:r>
      <w:r w:rsidR="004C2FC6">
        <w:t>Although p</w:t>
      </w:r>
      <w:r>
        <w:t>erformance can be evaluated in terms of storage or run time</w:t>
      </w:r>
      <w:r w:rsidR="004C2FC6">
        <w:t>,</w:t>
      </w:r>
      <w:r>
        <w:t xml:space="preserve"> most examples an</w:t>
      </w:r>
      <w:r w:rsidR="005645A8">
        <w:t>d comparisons focus on run time. However, when working with large datasets,</w:t>
      </w:r>
      <w:r>
        <w:t xml:space="preserve"> memory usage and disk usage can be </w:t>
      </w:r>
      <w:r w:rsidR="004C2FC6">
        <w:t>of equal</w:t>
      </w:r>
      <w:r>
        <w:t xml:space="preserve"> </w:t>
      </w:r>
      <w:r w:rsidR="004C2FC6">
        <w:t>or higher importance than run</w:t>
      </w:r>
      <w:r>
        <w:t xml:space="preserve">. Big O notation is reported in terms of input (usually denoted as n) and allows one to quickly compare theoretical performance of different algorithms. </w:t>
      </w:r>
    </w:p>
    <w:p w14:paraId="14CAA941" w14:textId="01A1FC81" w:rsidR="004C2FC6" w:rsidRDefault="00DB73F6" w:rsidP="00CA3BC0">
      <w:pPr>
        <w:pStyle w:val="BodyText"/>
      </w:pPr>
      <w:r>
        <w:t xml:space="preserve">The basic steps for evaluating the upper bound of performance of a block of software code is </w:t>
      </w:r>
      <w:r w:rsidR="004421FC">
        <w:t xml:space="preserve">to evaluate </w:t>
      </w:r>
      <w:r w:rsidR="00B3681D">
        <w:t xml:space="preserve">what code will run as n approaches infinity. Items that are constant time (regardless of if they run once or x times independent of input) are reduced down to </w:t>
      </w:r>
      <w:proofErr w:type="gramStart"/>
      <w:r w:rsidR="00B3681D">
        <w:t>O(</w:t>
      </w:r>
      <w:proofErr w:type="gramEnd"/>
      <w:r w:rsidR="00B3681D">
        <w:t xml:space="preserve">1). </w:t>
      </w:r>
      <w:r w:rsidR="005645A8">
        <w:t>The key</w:t>
      </w:r>
      <w:r w:rsidR="00B3681D">
        <w:t xml:space="preserve"> factors that contribute to Big O are loops – a single for loop or similar construct through recursion that runs once for </w:t>
      </w:r>
      <w:r w:rsidR="005645A8">
        <w:t xml:space="preserve">all </w:t>
      </w:r>
      <w:r w:rsidR="00B3681D">
        <w:t>n is O(n); a nested for loop would be O(n</w:t>
      </w:r>
      <w:r w:rsidR="00B3681D" w:rsidRPr="00B3681D">
        <w:rPr>
          <w:vertAlign w:val="superscript"/>
        </w:rPr>
        <w:t>2</w:t>
      </w:r>
      <w:r w:rsidR="00B3681D">
        <w:t>). Search algorithms that rely on presorted data sets are us</w:t>
      </w:r>
      <w:r w:rsidR="005645A8">
        <w:t>ually a logarithmic power of n;</w:t>
      </w:r>
      <w:r w:rsidR="00E247DA">
        <w:t xml:space="preserve"> </w:t>
      </w:r>
      <w:r w:rsidR="00B3681D">
        <w:t>for example</w:t>
      </w:r>
      <w:r w:rsidR="004C2FC6">
        <w:t xml:space="preserve"> binary search</w:t>
      </w:r>
      <w:r w:rsidR="00E900D3">
        <w:t xml:space="preserve"> </w:t>
      </w:r>
      <w:r w:rsidR="009E052A">
        <w:fldChar w:fldCharType="begin"/>
      </w:r>
      <w:r w:rsidR="005211A3">
        <w:instrText xml:space="preserve"> ADDIN ZOTERO_ITEM CSL_CITATION {"citationID":"V7h500eA","properties":{"formattedCitation":"(62)","plainCitation":"(62)","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009E052A">
        <w:fldChar w:fldCharType="separate"/>
      </w:r>
      <w:r w:rsidR="005211A3">
        <w:rPr>
          <w:noProof/>
        </w:rPr>
        <w:t>(62)</w:t>
      </w:r>
      <w:r w:rsidR="009E052A">
        <w:fldChar w:fldCharType="end"/>
      </w:r>
      <w:r w:rsidR="005645A8">
        <w:t xml:space="preserve"> is</w:t>
      </w:r>
      <w:r w:rsidR="004C2FC6">
        <w:t xml:space="preserve">  O(log</w:t>
      </w:r>
      <w:r w:rsidR="004C2FC6" w:rsidRPr="004C2FC6">
        <w:rPr>
          <w:vertAlign w:val="subscript"/>
        </w:rPr>
        <w:t>2</w:t>
      </w:r>
      <w:r w:rsidR="004C2FC6">
        <w:t xml:space="preserve"> n)</w:t>
      </w:r>
      <w:r w:rsidR="005645A8">
        <w:t>.</w:t>
      </w:r>
      <w:r w:rsidR="004C2FC6">
        <w:t xml:space="preserve"> When calculating Big O for a code block, function, or software system, lower order terms are ignored, and just the largest Big O notation is used; for example if a code block is </w:t>
      </w:r>
      <w:proofErr w:type="gramStart"/>
      <w:r w:rsidR="004C2FC6">
        <w:t>O(</w:t>
      </w:r>
      <w:proofErr w:type="gramEnd"/>
      <w:r w:rsidR="004C2FC6">
        <w:t>1) + O(n) + O(n</w:t>
      </w:r>
      <w:r w:rsidR="004C2FC6" w:rsidRPr="004C2FC6">
        <w:rPr>
          <w:vertAlign w:val="superscript"/>
        </w:rPr>
        <w:t>3</w:t>
      </w:r>
      <w:r w:rsidR="004C2FC6">
        <w:t>) it would be denoted as O(n</w:t>
      </w:r>
      <w:r w:rsidR="004C2FC6" w:rsidRPr="004C2FC6">
        <w:rPr>
          <w:vertAlign w:val="superscript"/>
        </w:rPr>
        <w:t>3</w:t>
      </w:r>
      <w:r w:rsidR="004C2FC6">
        <w:t>).</w:t>
      </w:r>
    </w:p>
    <w:p w14:paraId="3DCBD5A4" w14:textId="032FB0A1" w:rsidR="00BC5865" w:rsidRDefault="004C2FC6" w:rsidP="00CA3BC0">
      <w:pPr>
        <w:pStyle w:val="BodyText"/>
      </w:pPr>
      <w:r>
        <w:t xml:space="preserve">Despite the value of understanding the theoretical upper bound of software in an ideal situation, there are many difficulties that arise during implementation that can make Big O difficult to calculate and </w:t>
      </w:r>
      <w:r w:rsidR="005645A8">
        <w:t xml:space="preserve">which could </w:t>
      </w:r>
      <w:r>
        <w:t>make a large Big O faster than a small Big O under actual input conditions.</w:t>
      </w:r>
      <w:r w:rsidR="00BC5865">
        <w:t xml:space="preserve"> Some key take</w:t>
      </w:r>
      <w:r w:rsidR="00D14352">
        <w:t xml:space="preserve">aways to temper a mathematical evaluation of Big O are: </w:t>
      </w:r>
    </w:p>
    <w:p w14:paraId="4FCFC2CD" w14:textId="69CCD909" w:rsidR="009E052A" w:rsidRDefault="00BC5865" w:rsidP="000200CF">
      <w:pPr>
        <w:pStyle w:val="BodyText"/>
        <w:numPr>
          <w:ilvl w:val="0"/>
          <w:numId w:val="7"/>
        </w:numPr>
      </w:pPr>
      <w:r>
        <w:t>C</w:t>
      </w:r>
      <w:r w:rsidR="00D14352">
        <w:t>onstants matter</w:t>
      </w:r>
      <w:r>
        <w:t xml:space="preserve"> when choosing an algorithm - for example if one algorithm is O(56n</w:t>
      </w:r>
      <w:r w:rsidRPr="009E052A">
        <w:rPr>
          <w:vertAlign w:val="superscript"/>
        </w:rPr>
        <w:t>2</w:t>
      </w:r>
      <w:r>
        <w:t>), there exists some n where O(n</w:t>
      </w:r>
      <w:r w:rsidRPr="009E052A">
        <w:rPr>
          <w:vertAlign w:val="superscript"/>
        </w:rPr>
        <w:t>3</w:t>
      </w:r>
      <w:r w:rsidR="003B1DF8">
        <w:t>) is faster.</w:t>
      </w:r>
    </w:p>
    <w:p w14:paraId="70712496" w14:textId="77777777" w:rsidR="009E052A" w:rsidRDefault="00BC5865" w:rsidP="000200CF">
      <w:pPr>
        <w:pStyle w:val="BodyText"/>
        <w:numPr>
          <w:ilvl w:val="0"/>
          <w:numId w:val="7"/>
        </w:numPr>
      </w:pPr>
      <w:r>
        <w:t>A</w:t>
      </w:r>
      <w:r w:rsidR="00D14352">
        <w:t>verage or best case r</w:t>
      </w:r>
      <w:r>
        <w:t>un time might be more relevant</w:t>
      </w:r>
      <w:r w:rsidR="003B1DF8">
        <w:t xml:space="preserve">. Although Big O can indicate worst case performance, perhaps average case is more meaningful. Depending on input and operations performed, shortcuts might be implemented to make worst case performance less likely. </w:t>
      </w:r>
    </w:p>
    <w:p w14:paraId="3F9580D5" w14:textId="3BFC350C" w:rsidR="003B1DF8" w:rsidRDefault="00D14352" w:rsidP="000200CF">
      <w:pPr>
        <w:pStyle w:val="BodyText"/>
        <w:numPr>
          <w:ilvl w:val="0"/>
          <w:numId w:val="7"/>
        </w:numPr>
      </w:pPr>
      <w:r>
        <w:t xml:space="preserve">Big O evaluation of algorithms in high level languages are often hard to </w:t>
      </w:r>
      <w:r w:rsidR="003B1DF8">
        <w:t xml:space="preserve">quantify. </w:t>
      </w:r>
      <w:r w:rsidR="0033165F">
        <w:t>In some cases</w:t>
      </w:r>
      <w:r w:rsidR="00D87049">
        <w:t>,</w:t>
      </w:r>
      <w:r w:rsidR="0033165F">
        <w:t xml:space="preserve"> source code is not available or functions may be calling other functions that were written by someone else. </w:t>
      </w:r>
      <w:r w:rsidR="003B1DF8">
        <w:t xml:space="preserve">This is best illustrated with an example – without looking at the </w:t>
      </w:r>
      <w:r w:rsidR="0033165F">
        <w:t xml:space="preserve">R or </w:t>
      </w:r>
      <w:r w:rsidR="003B1DF8">
        <w:t xml:space="preserve">C/C++ code behind </w:t>
      </w:r>
      <w:r w:rsidR="00242EB5">
        <w:t xml:space="preserve">each </w:t>
      </w:r>
      <w:r w:rsidR="003B1DF8">
        <w:t>these function calls, it is difficult to know what Bi</w:t>
      </w:r>
      <w:r w:rsidR="0033165F">
        <w:t>g O this should be evaluated to</w:t>
      </w:r>
      <w:r w:rsidR="003B1DF8">
        <w:t>:</w:t>
      </w:r>
    </w:p>
    <w:p w14:paraId="657C4C6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if </w:t>
      </w:r>
      <w:proofErr w:type="gramStart"/>
      <w:r w:rsidRPr="0033165F">
        <w:rPr>
          <w:rFonts w:ascii="Consolas" w:hAnsi="Consolas" w:cs="Consolas"/>
          <w:sz w:val="22"/>
          <w:szCs w:val="22"/>
        </w:rPr>
        <w:t>(!missing</w:t>
      </w:r>
      <w:proofErr w:type="gramEnd"/>
      <w:r w:rsidRPr="0033165F">
        <w:rPr>
          <w:rFonts w:ascii="Consolas" w:hAnsi="Consolas" w:cs="Consolas"/>
          <w:sz w:val="22"/>
          <w:szCs w:val="22"/>
        </w:rPr>
        <w:t>(id)) {</w:t>
      </w:r>
    </w:p>
    <w:p w14:paraId="6C8C3A9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spellStart"/>
      <w:proofErr w:type="gramStart"/>
      <w:r w:rsidRPr="0033165F">
        <w:rPr>
          <w:rFonts w:ascii="Consolas" w:hAnsi="Consolas" w:cs="Consolas"/>
          <w:sz w:val="22"/>
          <w:szCs w:val="22"/>
        </w:rPr>
        <w:t>dplyr</w:t>
      </w:r>
      <w:proofErr w:type="spellEnd"/>
      <w:r w:rsidRPr="0033165F">
        <w:rPr>
          <w:rFonts w:ascii="Consolas" w:hAnsi="Consolas" w:cs="Consolas"/>
          <w:sz w:val="22"/>
          <w:szCs w:val="22"/>
        </w:rPr>
        <w:t>::</w:t>
      </w:r>
      <w:proofErr w:type="gramEnd"/>
      <w:r w:rsidRPr="0033165F">
        <w:rPr>
          <w:rFonts w:ascii="Consolas" w:hAnsi="Consolas" w:cs="Consolas"/>
          <w:sz w:val="22"/>
          <w:szCs w:val="22"/>
        </w:rPr>
        <w:t>select(data, !!</w:t>
      </w:r>
      <w:proofErr w:type="spellStart"/>
      <w:r w:rsidRPr="0033165F">
        <w:rPr>
          <w:rFonts w:ascii="Consolas" w:hAnsi="Consolas" w:cs="Consolas"/>
          <w:sz w:val="22"/>
          <w:szCs w:val="22"/>
        </w:rPr>
        <w:t>dplyr</w:t>
      </w:r>
      <w:proofErr w:type="spellEnd"/>
      <w:r w:rsidRPr="0033165F">
        <w:rPr>
          <w:rFonts w:ascii="Consolas" w:hAnsi="Consolas" w:cs="Consolas"/>
          <w:sz w:val="22"/>
          <w:szCs w:val="22"/>
        </w:rPr>
        <w:t>::</w:t>
      </w:r>
      <w:proofErr w:type="spellStart"/>
      <w:r w:rsidRPr="0033165F">
        <w:rPr>
          <w:rFonts w:ascii="Consolas" w:hAnsi="Consolas" w:cs="Consolas"/>
          <w:sz w:val="22"/>
          <w:szCs w:val="22"/>
        </w:rPr>
        <w:t>enquo</w:t>
      </w:r>
      <w:proofErr w:type="spellEnd"/>
      <w:r w:rsidRPr="0033165F">
        <w:rPr>
          <w:rFonts w:ascii="Consolas" w:hAnsi="Consolas" w:cs="Consolas"/>
          <w:sz w:val="22"/>
          <w:szCs w:val="22"/>
        </w:rPr>
        <w:t>(id))</w:t>
      </w:r>
    </w:p>
    <w:p w14:paraId="5AB0F358"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else {</w:t>
      </w:r>
    </w:p>
    <w:p w14:paraId="5174693C"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spellStart"/>
      <w:proofErr w:type="gramStart"/>
      <w:r w:rsidRPr="0033165F">
        <w:rPr>
          <w:rFonts w:ascii="Consolas" w:hAnsi="Consolas" w:cs="Consolas"/>
          <w:sz w:val="22"/>
          <w:szCs w:val="22"/>
        </w:rPr>
        <w:t>data.frame</w:t>
      </w:r>
      <w:proofErr w:type="spellEnd"/>
      <w:proofErr w:type="gramEnd"/>
      <w:r w:rsidRPr="0033165F">
        <w:rPr>
          <w:rFonts w:ascii="Consolas" w:hAnsi="Consolas" w:cs="Consolas"/>
          <w:sz w:val="22"/>
          <w:szCs w:val="22"/>
        </w:rPr>
        <w:t>()[1:nrow(data), ]</w:t>
      </w:r>
    </w:p>
    <w:p w14:paraId="6CECAAC1" w14:textId="4CF331AF" w:rsidR="0033165F" w:rsidRPr="0033165F" w:rsidRDefault="0033165F" w:rsidP="00242EB5">
      <w:pPr>
        <w:ind w:left="720"/>
        <w:rPr>
          <w:rFonts w:ascii="Consolas" w:hAnsi="Consolas" w:cs="Consolas"/>
          <w:sz w:val="22"/>
          <w:szCs w:val="22"/>
        </w:rPr>
      </w:pPr>
      <w:r w:rsidRPr="0033165F">
        <w:rPr>
          <w:rFonts w:ascii="Consolas" w:hAnsi="Consolas" w:cs="Consolas"/>
          <w:sz w:val="22"/>
          <w:szCs w:val="22"/>
        </w:rPr>
        <w:t>}</w:t>
      </w:r>
    </w:p>
    <w:p w14:paraId="4E5FA9D2" w14:textId="77777777" w:rsidR="003B1DF8" w:rsidRPr="0033165F" w:rsidRDefault="0033165F" w:rsidP="0033165F">
      <w:pPr>
        <w:ind w:left="720"/>
        <w:rPr>
          <w:rFonts w:ascii="Consolas" w:hAnsi="Consolas" w:cs="Consolas"/>
          <w:sz w:val="22"/>
          <w:szCs w:val="22"/>
        </w:rPr>
      </w:pPr>
      <w:proofErr w:type="spellStart"/>
      <w:proofErr w:type="gramStart"/>
      <w:r w:rsidRPr="0033165F">
        <w:rPr>
          <w:rFonts w:ascii="Consolas" w:hAnsi="Consolas" w:cs="Consolas"/>
          <w:sz w:val="22"/>
          <w:szCs w:val="22"/>
        </w:rPr>
        <w:t>dplyr</w:t>
      </w:r>
      <w:proofErr w:type="spellEnd"/>
      <w:r w:rsidRPr="0033165F">
        <w:rPr>
          <w:rFonts w:ascii="Consolas" w:hAnsi="Consolas" w:cs="Consolas"/>
          <w:sz w:val="22"/>
          <w:szCs w:val="22"/>
        </w:rPr>
        <w:t>::</w:t>
      </w:r>
      <w:proofErr w:type="spellStart"/>
      <w:proofErr w:type="gramEnd"/>
      <w:r w:rsidRPr="0033165F">
        <w:rPr>
          <w:rFonts w:ascii="Consolas" w:hAnsi="Consolas" w:cs="Consolas"/>
          <w:sz w:val="22"/>
          <w:szCs w:val="22"/>
        </w:rPr>
        <w:t>bind_cols</w:t>
      </w:r>
      <w:proofErr w:type="spellEnd"/>
      <w:r w:rsidRPr="0033165F">
        <w:rPr>
          <w:rFonts w:ascii="Consolas" w:hAnsi="Consolas" w:cs="Consolas"/>
          <w:sz w:val="22"/>
          <w:szCs w:val="22"/>
        </w:rPr>
        <w:t xml:space="preserve">(ids, </w:t>
      </w:r>
      <w:proofErr w:type="spellStart"/>
      <w:r w:rsidRPr="0033165F">
        <w:rPr>
          <w:rFonts w:ascii="Consolas" w:hAnsi="Consolas" w:cs="Consolas"/>
          <w:sz w:val="22"/>
          <w:szCs w:val="22"/>
        </w:rPr>
        <w:t>ccc_mat_rcpp</w:t>
      </w:r>
      <w:proofErr w:type="spellEnd"/>
      <w:r w:rsidRPr="0033165F">
        <w:rPr>
          <w:rFonts w:ascii="Consolas" w:hAnsi="Consolas" w:cs="Consolas"/>
          <w:sz w:val="22"/>
          <w:szCs w:val="22"/>
        </w:rPr>
        <w:t>(</w:t>
      </w:r>
      <w:proofErr w:type="spellStart"/>
      <w:r w:rsidRPr="0033165F">
        <w:rPr>
          <w:rFonts w:ascii="Consolas" w:hAnsi="Consolas" w:cs="Consolas"/>
          <w:sz w:val="22"/>
          <w:szCs w:val="22"/>
        </w:rPr>
        <w:t>dxmat</w:t>
      </w:r>
      <w:proofErr w:type="spellEnd"/>
      <w:r w:rsidRPr="0033165F">
        <w:rPr>
          <w:rFonts w:ascii="Consolas" w:hAnsi="Consolas" w:cs="Consolas"/>
          <w:sz w:val="22"/>
          <w:szCs w:val="22"/>
        </w:rPr>
        <w:t xml:space="preserve">, </w:t>
      </w:r>
      <w:proofErr w:type="spellStart"/>
      <w:r w:rsidRPr="0033165F">
        <w:rPr>
          <w:rFonts w:ascii="Consolas" w:hAnsi="Consolas" w:cs="Consolas"/>
          <w:sz w:val="22"/>
          <w:szCs w:val="22"/>
        </w:rPr>
        <w:t>pcmat</w:t>
      </w:r>
      <w:proofErr w:type="spellEnd"/>
      <w:r w:rsidRPr="0033165F">
        <w:rPr>
          <w:rFonts w:ascii="Consolas" w:hAnsi="Consolas" w:cs="Consolas"/>
          <w:sz w:val="22"/>
          <w:szCs w:val="22"/>
        </w:rPr>
        <w:t xml:space="preserve">, </w:t>
      </w:r>
      <w:proofErr w:type="spellStart"/>
      <w:r w:rsidRPr="0033165F">
        <w:rPr>
          <w:rFonts w:ascii="Consolas" w:hAnsi="Consolas" w:cs="Consolas"/>
          <w:sz w:val="22"/>
          <w:szCs w:val="22"/>
        </w:rPr>
        <w:t>icdv</w:t>
      </w:r>
      <w:proofErr w:type="spellEnd"/>
      <w:r w:rsidRPr="0033165F">
        <w:rPr>
          <w:rFonts w:ascii="Consolas" w:hAnsi="Consolas" w:cs="Consolas"/>
          <w:sz w:val="22"/>
          <w:szCs w:val="22"/>
        </w:rPr>
        <w:t>))</w:t>
      </w:r>
    </w:p>
    <w:p w14:paraId="4702B2EF" w14:textId="77777777" w:rsidR="00CA740F" w:rsidRDefault="00CA740F" w:rsidP="00CA740F"/>
    <w:p w14:paraId="4D9745E7" w14:textId="68CAFA3C" w:rsidR="00EA66E5" w:rsidRDefault="007F5288" w:rsidP="00CA3BC0">
      <w:pPr>
        <w:pStyle w:val="BodyText"/>
      </w:pPr>
      <w:r>
        <w:t xml:space="preserve">For additional details on Big O notation, see the excellent and broadly understandable introduction to Big O notation by </w:t>
      </w:r>
      <w:r w:rsidRPr="007F5288">
        <w:t xml:space="preserve">Justin </w:t>
      </w:r>
      <w:proofErr w:type="spellStart"/>
      <w:r w:rsidRPr="007F5288">
        <w:t>Abrahms</w:t>
      </w:r>
      <w:proofErr w:type="spellEnd"/>
      <w:r>
        <w:t xml:space="preserve"> </w:t>
      </w:r>
      <w:r w:rsidR="009E052A">
        <w:fldChar w:fldCharType="begin"/>
      </w:r>
      <w:r w:rsidR="005211A3">
        <w:instrText xml:space="preserve"> ADDIN ZOTERO_ITEM CSL_CITATION {"citationID":"5RPPbaje","properties":{"formattedCitation":"(63)","plainCitation":"(63)","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009E052A">
        <w:fldChar w:fldCharType="separate"/>
      </w:r>
      <w:r w:rsidR="005211A3">
        <w:rPr>
          <w:noProof/>
        </w:rPr>
        <w:t>(63)</w:t>
      </w:r>
      <w:r w:rsidR="009E052A">
        <w:fldChar w:fldCharType="end"/>
      </w:r>
      <w:r w:rsidR="009E052A">
        <w:t>.</w:t>
      </w:r>
    </w:p>
    <w:p w14:paraId="3F6188E8" w14:textId="77777777" w:rsidR="00EA66E5" w:rsidRDefault="00386CDE" w:rsidP="00EA66E5">
      <w:pPr>
        <w:pStyle w:val="Heading3"/>
      </w:pPr>
      <w:bookmarkStart w:id="14" w:name="_Toc523169481"/>
      <w:r>
        <w:lastRenderedPageBreak/>
        <w:t>Code Profiling</w:t>
      </w:r>
      <w:r w:rsidR="00D56286">
        <w:t>/Benchmarking</w:t>
      </w:r>
      <w:bookmarkEnd w:id="14"/>
    </w:p>
    <w:p w14:paraId="4AAAFAFA" w14:textId="03307FCE" w:rsidR="001225BA" w:rsidRDefault="00D56286" w:rsidP="005645A8">
      <w:pPr>
        <w:pStyle w:val="BodyText"/>
      </w:pPr>
      <w:r>
        <w:t xml:space="preserve">As discussed throughout this section, </w:t>
      </w:r>
      <w:r w:rsidR="001225BA">
        <w:t xml:space="preserve">optimization is a key aspect of software development, especially with respect to large datasets. </w:t>
      </w:r>
      <w:r w:rsidR="00CA3BC0">
        <w:t>Although i</w:t>
      </w:r>
      <w:r w:rsidR="001225BA">
        <w:t xml:space="preserve">dentification of performance targets and a mathematical analysis </w:t>
      </w:r>
      <w:r w:rsidR="00CA3BC0">
        <w:t xml:space="preserve">of algorithms </w:t>
      </w:r>
      <w:r w:rsidR="001225BA">
        <w:t>are important steps, the final result must be tested and verified. T</w:t>
      </w:r>
      <w:r>
        <w:t xml:space="preserve">he only way to know if your software will perform adequately under ideal (and non-ideal) circumstances is to use benchmarking </w:t>
      </w:r>
      <w:r w:rsidR="00CA3BC0">
        <w:t>and</w:t>
      </w:r>
      <w:r>
        <w:t xml:space="preserve"> code profiling tools.</w:t>
      </w:r>
      <w:r w:rsidR="00DB793D">
        <w:t xml:space="preserve"> Code profilers show how a software behaves and what functions are being called while benchmarking tools generally focus on just execution time – though some tools combine </w:t>
      </w:r>
      <w:r w:rsidR="005645A8">
        <w:t>both profiling and benchmarking</w:t>
      </w:r>
      <w:r w:rsidR="00EE7C0E">
        <w:t xml:space="preserve">. In R, </w:t>
      </w:r>
      <w:r w:rsidR="0065610B">
        <w:t>some of the common tools are</w:t>
      </w:r>
      <w:r w:rsidR="009E052A">
        <w:t xml:space="preserve"> microbenchmark</w:t>
      </w:r>
      <w:r w:rsidR="00EE7C0E">
        <w:t xml:space="preserve">, </w:t>
      </w:r>
      <w:proofErr w:type="spellStart"/>
      <w:r w:rsidR="009E052A">
        <w:t>tictoc</w:t>
      </w:r>
      <w:proofErr w:type="spellEnd"/>
      <w:r w:rsidR="00DB793D">
        <w:t xml:space="preserve">, </w:t>
      </w:r>
      <w:proofErr w:type="spellStart"/>
      <w:r w:rsidR="00EE7C0E" w:rsidRPr="00EE7C0E">
        <w:t>Rprof</w:t>
      </w:r>
      <w:proofErr w:type="spellEnd"/>
      <w:r w:rsidR="009E052A">
        <w:t xml:space="preserve"> </w:t>
      </w:r>
      <w:r w:rsidR="00F95013">
        <w:fldChar w:fldCharType="begin"/>
      </w:r>
      <w:r w:rsidR="005211A3">
        <w:instrText xml:space="preserve"> ADDIN ZOTERO_ITEM CSL_CITATION {"citationID":"DH5ZTpMe","properties":{"formattedCitation":"(51)","plainCitation":"(51)","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95013">
        <w:fldChar w:fldCharType="separate"/>
      </w:r>
      <w:r w:rsidR="005211A3">
        <w:rPr>
          <w:noProof/>
        </w:rPr>
        <w:t>(51)</w:t>
      </w:r>
      <w:r w:rsidR="00F95013">
        <w:fldChar w:fldCharType="end"/>
      </w:r>
      <w:r w:rsidR="00EE7C0E">
        <w:t>,</w:t>
      </w:r>
      <w:r w:rsidR="00EE7C0E" w:rsidRPr="00EE7C0E">
        <w:t> </w:t>
      </w:r>
      <w:proofErr w:type="spellStart"/>
      <w:r w:rsidR="00EE7C0E" w:rsidRPr="00EE7C0E">
        <w:t>proftools</w:t>
      </w:r>
      <w:proofErr w:type="spellEnd"/>
      <w:r w:rsidR="00F95013">
        <w:t xml:space="preserve"> </w:t>
      </w:r>
      <w:r w:rsidR="00F95013">
        <w:fldChar w:fldCharType="begin"/>
      </w:r>
      <w:r w:rsidR="005211A3">
        <w:instrText xml:space="preserve"> ADDIN ZOTERO_ITEM CSL_CITATION {"citationID":"mHdeP2lp","properties":{"formattedCitation":"(64)","plainCitation":"(64)","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00F95013">
        <w:fldChar w:fldCharType="separate"/>
      </w:r>
      <w:r w:rsidR="005211A3">
        <w:rPr>
          <w:noProof/>
        </w:rPr>
        <w:t>(64)</w:t>
      </w:r>
      <w:r w:rsidR="00F95013">
        <w:fldChar w:fldCharType="end"/>
      </w:r>
      <w:r w:rsidR="00EE7C0E">
        <w:t xml:space="preserve">, and </w:t>
      </w:r>
      <w:proofErr w:type="spellStart"/>
      <w:r w:rsidR="00EE7C0E">
        <w:t>profvis</w:t>
      </w:r>
      <w:proofErr w:type="spellEnd"/>
      <w:r w:rsidR="001B426E">
        <w:t>.</w:t>
      </w:r>
    </w:p>
    <w:p w14:paraId="1C6B17CC" w14:textId="66E1E4B5" w:rsidR="00E61C82" w:rsidRDefault="004D27CA" w:rsidP="00CA3BC0">
      <w:pPr>
        <w:pStyle w:val="BodyText"/>
      </w:pPr>
      <w:r>
        <w:t>If, after implementation has been completed</w:t>
      </w:r>
      <w:r w:rsidR="00CA3BC0">
        <w:t>, the software functions correctly,</w:t>
      </w:r>
      <w:r>
        <w:t xml:space="preserve"> and performance targets have not been met, </w:t>
      </w:r>
      <w:r w:rsidR="002F75B8">
        <w:t>look to optimize your code. F</w:t>
      </w:r>
      <w:r w:rsidR="00E61C82">
        <w:t xml:space="preserve">ollow an iterative process of profiling to find bottlenecks, </w:t>
      </w:r>
      <w:proofErr w:type="gramStart"/>
      <w:r w:rsidR="00E61C82">
        <w:t>making adjustments</w:t>
      </w:r>
      <w:proofErr w:type="gramEnd"/>
      <w:r w:rsidR="00E61C82">
        <w:t>, testing small sections with benchmarking and then repeating the process with overall profiling again.</w:t>
      </w:r>
      <w:r w:rsidR="002F75B8">
        <w:t xml:space="preserve"> If at any point in the process you discover that due to input size, functional requirements, hardware limitations, or software dependencies you cannot make a significant impact to performance, consider stopping further optimization efforts</w:t>
      </w:r>
      <w:r w:rsidR="001B426E">
        <w:t xml:space="preserve"> </w:t>
      </w:r>
      <w:r w:rsidR="001B426E">
        <w:fldChar w:fldCharType="begin"/>
      </w:r>
      <w:r w:rsidR="005211A3">
        <w:instrText xml:space="preserve"> ADDIN ZOTERO_ITEM CSL_CITATION {"citationID":"p0iAcg3b","properties":{"formattedCitation":"(65)","plainCitation":"(65)","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001B426E">
        <w:fldChar w:fldCharType="separate"/>
      </w:r>
      <w:r w:rsidR="005211A3">
        <w:rPr>
          <w:noProof/>
        </w:rPr>
        <w:t>(65)</w:t>
      </w:r>
      <w:r w:rsidR="001B426E">
        <w:fldChar w:fldCharType="end"/>
      </w:r>
      <w:r w:rsidR="002F75B8">
        <w:t>.</w:t>
      </w:r>
      <w:r w:rsidR="007C2C6F">
        <w:t xml:space="preserve"> </w:t>
      </w:r>
    </w:p>
    <w:p w14:paraId="71BE8E6B" w14:textId="78531256" w:rsidR="00A915DD" w:rsidRDefault="002F75B8" w:rsidP="002F75B8">
      <w:pPr>
        <w:pStyle w:val="BodyText"/>
      </w:pPr>
      <w:r>
        <w:t>As with software testing and software bugs, the Pareto principle applies, though some put the balance between code and execution time is closer to 90% of time is in 10% of the code or even as high as 99% in 1%</w:t>
      </w:r>
      <w:r w:rsidR="001B426E">
        <w:t xml:space="preserve">  </w:t>
      </w:r>
      <w:r w:rsidR="001B426E">
        <w:fldChar w:fldCharType="begin"/>
      </w:r>
      <w:r w:rsidR="005211A3">
        <w:instrText xml:space="preserve"> ADDIN ZOTERO_ITEM CSL_CITATION {"citationID":"asA2jSxe","properties":{"formattedCitation":"(66,67)","plainCitation":"(66,67)","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001B426E">
        <w:fldChar w:fldCharType="separate"/>
      </w:r>
      <w:r w:rsidR="005211A3">
        <w:rPr>
          <w:noProof/>
        </w:rPr>
        <w:t>(66,67)</w:t>
      </w:r>
      <w:r w:rsidR="001B426E">
        <w:fldChar w:fldCharType="end"/>
      </w:r>
      <w:r w:rsidRPr="002F75B8">
        <w:t xml:space="preserve">. </w:t>
      </w:r>
      <w:r w:rsidR="005645A8">
        <w:t>I</w:t>
      </w:r>
      <w:r w:rsidR="004D27CA" w:rsidRPr="002F75B8">
        <w:t xml:space="preserve">dentify the biggest bottlenecks via </w:t>
      </w:r>
      <w:r w:rsidR="00E61C82" w:rsidRPr="002F75B8">
        <w:t xml:space="preserve">code </w:t>
      </w:r>
      <w:r w:rsidR="004D27CA" w:rsidRPr="002F75B8">
        <w:t>profiling and</w:t>
      </w:r>
      <w:r>
        <w:t xml:space="preserve"> focus only on the </w:t>
      </w:r>
      <w:r w:rsidR="006A42FF" w:rsidRPr="002F75B8">
        <w:t xml:space="preserve">top issues first. </w:t>
      </w:r>
      <w:r w:rsidR="005645A8">
        <w:t>As an e</w:t>
      </w:r>
      <w:r w:rsidR="00DB793D">
        <w:t>xample of how to perform code</w:t>
      </w:r>
      <w:r w:rsidR="005645A8">
        <w:t xml:space="preserve"> profiling and benchmarking in R, do the following</w:t>
      </w:r>
      <w:r w:rsidR="00DB793D">
        <w:t>:</w:t>
      </w:r>
    </w:p>
    <w:p w14:paraId="3BF92A8F" w14:textId="3B39A35F" w:rsidR="008679D8" w:rsidRPr="008679D8" w:rsidRDefault="00DB793D" w:rsidP="008679D8">
      <w:pPr>
        <w:pStyle w:val="BodyText"/>
      </w:pPr>
      <w:r>
        <w:t xml:space="preserve">First, run </w:t>
      </w:r>
      <w:proofErr w:type="spellStart"/>
      <w:r>
        <w:t>profvis</w:t>
      </w:r>
      <w:proofErr w:type="spellEnd"/>
      <w:r>
        <w:t xml:space="preserve"> </w:t>
      </w:r>
      <w:r w:rsidR="000C1552">
        <w:t>to</w:t>
      </w:r>
      <w:r>
        <w:t xml:space="preserve"> identify the location with the largest execution time:</w:t>
      </w:r>
    </w:p>
    <w:p w14:paraId="0A32BF2B"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library(</w:t>
      </w:r>
      <w:proofErr w:type="spellStart"/>
      <w:r w:rsidRPr="008679D8">
        <w:rPr>
          <w:rFonts w:ascii="Consolas" w:hAnsi="Consolas" w:cs="Consolas"/>
          <w:sz w:val="22"/>
          <w:szCs w:val="22"/>
        </w:rPr>
        <w:t>pccc</w:t>
      </w:r>
      <w:proofErr w:type="spellEnd"/>
      <w:r w:rsidRPr="008679D8">
        <w:rPr>
          <w:rFonts w:ascii="Consolas" w:hAnsi="Consolas" w:cs="Consolas"/>
          <w:sz w:val="22"/>
          <w:szCs w:val="22"/>
        </w:rPr>
        <w:t>)</w:t>
      </w:r>
    </w:p>
    <w:p w14:paraId="57DC8134"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icd10_large &lt;- </w:t>
      </w:r>
      <w:proofErr w:type="gramStart"/>
      <w:r w:rsidRPr="008679D8">
        <w:rPr>
          <w:rFonts w:ascii="Consolas" w:hAnsi="Consolas" w:cs="Consolas"/>
          <w:sz w:val="22"/>
          <w:szCs w:val="22"/>
        </w:rPr>
        <w:t>feather::</w:t>
      </w:r>
      <w:proofErr w:type="spellStart"/>
      <w:proofErr w:type="gramEnd"/>
      <w:r w:rsidRPr="008679D8">
        <w:rPr>
          <w:rFonts w:ascii="Consolas" w:hAnsi="Consolas" w:cs="Consolas"/>
          <w:sz w:val="22"/>
          <w:szCs w:val="22"/>
        </w:rPr>
        <w:t>read_feather</w:t>
      </w:r>
      <w:proofErr w:type="spellEnd"/>
      <w:r w:rsidRPr="008679D8">
        <w:rPr>
          <w:rFonts w:ascii="Consolas" w:hAnsi="Consolas" w:cs="Consolas"/>
          <w:sz w:val="22"/>
          <w:szCs w:val="22"/>
        </w:rPr>
        <w:t>("icd10_sample_large.feather")</w:t>
      </w:r>
    </w:p>
    <w:p w14:paraId="415584A7" w14:textId="77777777" w:rsidR="008679D8" w:rsidRPr="008679D8" w:rsidRDefault="008679D8" w:rsidP="008679D8">
      <w:pPr>
        <w:rPr>
          <w:rFonts w:ascii="Consolas" w:hAnsi="Consolas" w:cs="Consolas"/>
          <w:sz w:val="22"/>
          <w:szCs w:val="22"/>
        </w:rPr>
      </w:pPr>
      <w:proofErr w:type="spellStart"/>
      <w:proofErr w:type="gramStart"/>
      <w:r w:rsidRPr="008679D8">
        <w:rPr>
          <w:rFonts w:ascii="Consolas" w:hAnsi="Consolas" w:cs="Consolas"/>
          <w:sz w:val="22"/>
          <w:szCs w:val="22"/>
        </w:rPr>
        <w:t>profvis</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profvis</w:t>
      </w:r>
      <w:proofErr w:type="spellEnd"/>
      <w:r w:rsidRPr="008679D8">
        <w:rPr>
          <w:rFonts w:ascii="Consolas" w:hAnsi="Consolas" w:cs="Consolas"/>
          <w:sz w:val="22"/>
          <w:szCs w:val="22"/>
        </w:rPr>
        <w:t>({ccc(icd10_large[1:10000,],</w:t>
      </w:r>
    </w:p>
    <w:p w14:paraId="08CECF91"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id      = id,</w:t>
      </w:r>
    </w:p>
    <w:p w14:paraId="00FD9970"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dx_cols</w:t>
      </w:r>
      <w:proofErr w:type="spellEnd"/>
      <w:r w:rsidRPr="008679D8">
        <w:rPr>
          <w:rFonts w:ascii="Consolas" w:hAnsi="Consolas" w:cs="Consolas"/>
          <w:sz w:val="22"/>
          <w:szCs w:val="22"/>
        </w:rPr>
        <w:t xml:space="preserve"> = </w:t>
      </w:r>
      <w:proofErr w:type="spellStart"/>
      <w:proofErr w:type="gramStart"/>
      <w:r w:rsidRPr="008679D8">
        <w:rPr>
          <w:rFonts w:ascii="Consolas" w:hAnsi="Consolas" w:cs="Consolas"/>
          <w:sz w:val="22"/>
          <w:szCs w:val="22"/>
        </w:rPr>
        <w:t>dplyr</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starts_with</w:t>
      </w:r>
      <w:proofErr w:type="spellEnd"/>
      <w:r w:rsidRPr="008679D8">
        <w:rPr>
          <w:rFonts w:ascii="Consolas" w:hAnsi="Consolas" w:cs="Consolas"/>
          <w:sz w:val="22"/>
          <w:szCs w:val="22"/>
        </w:rPr>
        <w:t>("dx"),</w:t>
      </w:r>
    </w:p>
    <w:p w14:paraId="1BF4142A"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pc_cols</w:t>
      </w:r>
      <w:proofErr w:type="spellEnd"/>
      <w:r w:rsidRPr="008679D8">
        <w:rPr>
          <w:rFonts w:ascii="Consolas" w:hAnsi="Consolas" w:cs="Consolas"/>
          <w:sz w:val="22"/>
          <w:szCs w:val="22"/>
        </w:rPr>
        <w:t xml:space="preserve"> = </w:t>
      </w:r>
      <w:proofErr w:type="spellStart"/>
      <w:proofErr w:type="gramStart"/>
      <w:r w:rsidRPr="008679D8">
        <w:rPr>
          <w:rFonts w:ascii="Consolas" w:hAnsi="Consolas" w:cs="Consolas"/>
          <w:sz w:val="22"/>
          <w:szCs w:val="22"/>
        </w:rPr>
        <w:t>dplyr</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starts_with</w:t>
      </w:r>
      <w:proofErr w:type="spellEnd"/>
      <w:r w:rsidRPr="008679D8">
        <w:rPr>
          <w:rFonts w:ascii="Consolas" w:hAnsi="Consolas" w:cs="Consolas"/>
          <w:sz w:val="22"/>
          <w:szCs w:val="22"/>
        </w:rPr>
        <w:t>("pc"),</w:t>
      </w:r>
    </w:p>
    <w:p w14:paraId="0045DB95" w14:textId="6AB35D57" w:rsidR="00D52343" w:rsidRDefault="008679D8" w:rsidP="005645A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icdv</w:t>
      </w:r>
      <w:proofErr w:type="spellEnd"/>
      <w:r w:rsidRPr="008679D8">
        <w:rPr>
          <w:rFonts w:ascii="Consolas" w:hAnsi="Consolas" w:cs="Consolas"/>
          <w:sz w:val="22"/>
          <w:szCs w:val="22"/>
        </w:rPr>
        <w:t xml:space="preserve">    = 10)}, torture = 100)</w:t>
      </w:r>
    </w:p>
    <w:p w14:paraId="7E10C026" w14:textId="77777777" w:rsidR="005645A8" w:rsidRPr="005645A8" w:rsidRDefault="005645A8" w:rsidP="005645A8">
      <w:pPr>
        <w:rPr>
          <w:rFonts w:ascii="Consolas" w:hAnsi="Consolas" w:cs="Consolas"/>
          <w:sz w:val="22"/>
          <w:szCs w:val="22"/>
        </w:rPr>
      </w:pPr>
    </w:p>
    <w:p w14:paraId="6D611261" w14:textId="77777777" w:rsidR="008679D8" w:rsidRDefault="008679D8" w:rsidP="008679D8">
      <w:pPr>
        <w:pStyle w:val="BodyText"/>
        <w:keepNext/>
      </w:pPr>
      <w:r>
        <w:rPr>
          <w:noProof/>
        </w:rPr>
        <w:lastRenderedPageBreak/>
        <w:drawing>
          <wp:inline distT="0" distB="0" distL="0" distR="0" wp14:anchorId="5A16B2F9" wp14:editId="521B1F18">
            <wp:extent cx="5943600" cy="3803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fvis_overview_flame.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03650"/>
                    </a:xfrm>
                    <a:prstGeom prst="rect">
                      <a:avLst/>
                    </a:prstGeom>
                  </pic:spPr>
                </pic:pic>
              </a:graphicData>
            </a:graphic>
          </wp:inline>
        </w:drawing>
      </w:r>
    </w:p>
    <w:p w14:paraId="13059D93" w14:textId="21D246EA" w:rsidR="00D52343"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5</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Flame Graph</w:t>
      </w:r>
    </w:p>
    <w:p w14:paraId="7FEE0CF4" w14:textId="65650E2A" w:rsidR="009D7C01" w:rsidRDefault="00E61C82" w:rsidP="008679D8">
      <w:pPr>
        <w:pStyle w:val="BodyText"/>
      </w:pPr>
      <w:r>
        <w:t>In the above ‘Flame Graph’, you can see a visual depiction of memory allocation, execution time and call stack. By clicking on each item in the stack you will be taken directly to the relevant source code and can see which portions of the code take the most time or memory allocations.</w:t>
      </w:r>
    </w:p>
    <w:p w14:paraId="09880FE8" w14:textId="77777777" w:rsidR="008679D8" w:rsidRDefault="008679D8" w:rsidP="008679D8">
      <w:pPr>
        <w:pStyle w:val="BodyText"/>
        <w:keepNext/>
      </w:pPr>
      <w:r>
        <w:rPr>
          <w:noProof/>
        </w:rPr>
        <w:drawing>
          <wp:inline distT="0" distB="0" distL="0" distR="0" wp14:anchorId="5F7811F5" wp14:editId="2EC37E88">
            <wp:extent cx="5943600" cy="23501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fvis_overview_data.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50135"/>
                    </a:xfrm>
                    <a:prstGeom prst="rect">
                      <a:avLst/>
                    </a:prstGeom>
                  </pic:spPr>
                </pic:pic>
              </a:graphicData>
            </a:graphic>
          </wp:inline>
        </w:drawing>
      </w:r>
    </w:p>
    <w:p w14:paraId="2D3D500D" w14:textId="62325AE8" w:rsidR="008679D8"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6</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Data Chart</w:t>
      </w:r>
    </w:p>
    <w:p w14:paraId="6A73EABE" w14:textId="77777777" w:rsidR="00E61C82" w:rsidRDefault="00E61C82" w:rsidP="00CA3BC0">
      <w:pPr>
        <w:pStyle w:val="BodyText"/>
      </w:pPr>
      <w:r>
        <w:t>The above is a depiction of the data view which shows just the memory changes, execution time, and source file.</w:t>
      </w:r>
    </w:p>
    <w:p w14:paraId="7C016FD5" w14:textId="79E0ECD8" w:rsidR="00DB793D" w:rsidRDefault="00DB793D" w:rsidP="00CA3BC0">
      <w:pPr>
        <w:pStyle w:val="BodyText"/>
      </w:pPr>
      <w:r>
        <w:lastRenderedPageBreak/>
        <w:t xml:space="preserve">Once the bottleneck has been identified, if possible extract that code to a single function or line that can be run repeatedly with a library such as microbenchmark or </w:t>
      </w:r>
      <w:proofErr w:type="spellStart"/>
      <w:r>
        <w:t>tictoc</w:t>
      </w:r>
      <w:proofErr w:type="spellEnd"/>
      <w:r>
        <w:t xml:space="preserve"> to see if a small change either improves or degrades performance. Test frequently and make sure to compare against previous versions</w:t>
      </w:r>
      <w:r w:rsidR="005645A8">
        <w:t>. Y</w:t>
      </w:r>
      <w:r>
        <w:t>ou may find that something you thought would improve performance degrade</w:t>
      </w:r>
      <w:r w:rsidR="005645A8">
        <w:t>s</w:t>
      </w:r>
      <w:r>
        <w:t xml:space="preserve"> performance.</w:t>
      </w:r>
      <w:r w:rsidR="00345218">
        <w:t xml:space="preserve"> </w:t>
      </w:r>
      <w:r w:rsidR="00751783">
        <w:t>As a firs</w:t>
      </w:r>
      <w:r w:rsidR="005645A8">
        <w:t>t step we</w:t>
      </w:r>
      <w:r w:rsidR="00751783">
        <w:t xml:space="preserve"> recommend running </w:t>
      </w:r>
      <w:proofErr w:type="spellStart"/>
      <w:r w:rsidR="00751783">
        <w:t>tictoc</w:t>
      </w:r>
      <w:proofErr w:type="spellEnd"/>
      <w:r w:rsidR="00751783">
        <w:t xml:space="preserve"> to get general timings such as this:</w:t>
      </w:r>
    </w:p>
    <w:p w14:paraId="5E2C4566"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library(</w:t>
      </w:r>
      <w:proofErr w:type="spellStart"/>
      <w:r w:rsidRPr="00DB793D">
        <w:rPr>
          <w:rFonts w:ascii="Consolas" w:hAnsi="Consolas" w:cs="Consolas"/>
        </w:rPr>
        <w:t>tictoc</w:t>
      </w:r>
      <w:proofErr w:type="spellEnd"/>
      <w:r w:rsidRPr="00DB793D">
        <w:rPr>
          <w:rFonts w:ascii="Consolas" w:hAnsi="Consolas" w:cs="Consolas"/>
        </w:rPr>
        <w:t>)</w:t>
      </w:r>
    </w:p>
    <w:p w14:paraId="636F402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timing: r version")</w:t>
      </w:r>
    </w:p>
    <w:p w14:paraId="3DFE14A7"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out &lt;- </w:t>
      </w:r>
      <w:proofErr w:type="spellStart"/>
      <w:proofErr w:type="gramStart"/>
      <w:r w:rsidRPr="00DB793D">
        <w:rPr>
          <w:rFonts w:ascii="Consolas" w:hAnsi="Consolas" w:cs="Consolas"/>
        </w:rPr>
        <w:t>dplyr</w:t>
      </w:r>
      <w:proofErr w:type="spellEnd"/>
      <w:r w:rsidRPr="00DB793D">
        <w:rPr>
          <w:rFonts w:ascii="Consolas" w:hAnsi="Consolas" w:cs="Consolas"/>
        </w:rPr>
        <w:t>::</w:t>
      </w:r>
      <w:proofErr w:type="spellStart"/>
      <w:proofErr w:type="gramEnd"/>
      <w:r w:rsidRPr="00DB793D">
        <w:rPr>
          <w:rFonts w:ascii="Consolas" w:hAnsi="Consolas" w:cs="Consolas"/>
        </w:rPr>
        <w:t>bind_cols</w:t>
      </w:r>
      <w:proofErr w:type="spellEnd"/>
      <w:r w:rsidRPr="00DB793D">
        <w:rPr>
          <w:rFonts w:ascii="Consolas" w:hAnsi="Consolas" w:cs="Consolas"/>
        </w:rPr>
        <w:t xml:space="preserve">(ids, </w:t>
      </w:r>
      <w:proofErr w:type="spellStart"/>
      <w:r w:rsidRPr="00DB793D">
        <w:rPr>
          <w:rFonts w:ascii="Consolas" w:hAnsi="Consolas" w:cs="Consolas"/>
        </w:rPr>
        <w:t>ccc_mat_r</w:t>
      </w:r>
      <w:proofErr w:type="spellEnd"/>
      <w:r w:rsidRPr="00DB793D">
        <w:rPr>
          <w:rFonts w:ascii="Consolas" w:hAnsi="Consolas" w:cs="Consolas"/>
        </w:rPr>
        <w:t>(</w:t>
      </w:r>
      <w:proofErr w:type="spellStart"/>
      <w:r w:rsidRPr="00DB793D">
        <w:rPr>
          <w:rFonts w:ascii="Consolas" w:hAnsi="Consolas" w:cs="Consolas"/>
        </w:rPr>
        <w:t>dxmat</w:t>
      </w:r>
      <w:proofErr w:type="spellEnd"/>
      <w:r w:rsidRPr="00DB793D">
        <w:rPr>
          <w:rFonts w:ascii="Consolas" w:hAnsi="Consolas" w:cs="Consolas"/>
        </w:rPr>
        <w:t xml:space="preserve">, </w:t>
      </w:r>
      <w:proofErr w:type="spellStart"/>
      <w:r w:rsidRPr="00DB793D">
        <w:rPr>
          <w:rFonts w:ascii="Consolas" w:hAnsi="Consolas" w:cs="Consolas"/>
        </w:rPr>
        <w:t>pcmat</w:t>
      </w:r>
      <w:proofErr w:type="spellEnd"/>
      <w:r w:rsidRPr="00DB793D">
        <w:rPr>
          <w:rFonts w:ascii="Consolas" w:hAnsi="Consolas" w:cs="Consolas"/>
        </w:rPr>
        <w:t xml:space="preserve">, </w:t>
      </w:r>
      <w:proofErr w:type="spellStart"/>
      <w:r w:rsidRPr="00DB793D">
        <w:rPr>
          <w:rFonts w:ascii="Consolas" w:hAnsi="Consolas" w:cs="Consolas"/>
        </w:rPr>
        <w:t>icdv</w:t>
      </w:r>
      <w:proofErr w:type="spellEnd"/>
      <w:r w:rsidRPr="00DB793D">
        <w:rPr>
          <w:rFonts w:ascii="Consolas" w:hAnsi="Consolas" w:cs="Consolas"/>
        </w:rPr>
        <w:t>))</w:t>
      </w:r>
    </w:p>
    <w:p w14:paraId="7D541A7A" w14:textId="7AA6B2D4" w:rsid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4CECA6A4" w14:textId="77777777" w:rsidR="00A1295F" w:rsidRPr="00DB793D" w:rsidRDefault="00A1295F" w:rsidP="00DB793D">
      <w:pPr>
        <w:pStyle w:val="BodyText"/>
        <w:spacing w:before="0" w:after="0"/>
        <w:rPr>
          <w:rFonts w:ascii="Consolas" w:hAnsi="Consolas" w:cs="Consolas"/>
        </w:rPr>
      </w:pPr>
    </w:p>
    <w:p w14:paraId="1E88B953"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 xml:space="preserve">"timing: </w:t>
      </w:r>
      <w:proofErr w:type="spellStart"/>
      <w:r w:rsidRPr="00DB793D">
        <w:rPr>
          <w:rFonts w:ascii="Consolas" w:hAnsi="Consolas" w:cs="Consolas"/>
        </w:rPr>
        <w:t>c++</w:t>
      </w:r>
      <w:proofErr w:type="spellEnd"/>
      <w:r w:rsidRPr="00DB793D">
        <w:rPr>
          <w:rFonts w:ascii="Consolas" w:hAnsi="Consolas" w:cs="Consolas"/>
        </w:rPr>
        <w:t xml:space="preserve"> version")</w:t>
      </w:r>
    </w:p>
    <w:p w14:paraId="7E3A7A7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spellStart"/>
      <w:proofErr w:type="gramStart"/>
      <w:r w:rsidRPr="00DB793D">
        <w:rPr>
          <w:rFonts w:ascii="Consolas" w:hAnsi="Consolas" w:cs="Consolas"/>
        </w:rPr>
        <w:t>dplyr</w:t>
      </w:r>
      <w:proofErr w:type="spellEnd"/>
      <w:r w:rsidRPr="00DB793D">
        <w:rPr>
          <w:rFonts w:ascii="Consolas" w:hAnsi="Consolas" w:cs="Consolas"/>
        </w:rPr>
        <w:t>::</w:t>
      </w:r>
      <w:proofErr w:type="spellStart"/>
      <w:proofErr w:type="gramEnd"/>
      <w:r w:rsidRPr="00DB793D">
        <w:rPr>
          <w:rFonts w:ascii="Consolas" w:hAnsi="Consolas" w:cs="Consolas"/>
        </w:rPr>
        <w:t>bind_cols</w:t>
      </w:r>
      <w:proofErr w:type="spellEnd"/>
      <w:r w:rsidRPr="00DB793D">
        <w:rPr>
          <w:rFonts w:ascii="Consolas" w:hAnsi="Consolas" w:cs="Consolas"/>
        </w:rPr>
        <w:t xml:space="preserve">(ids, </w:t>
      </w:r>
      <w:proofErr w:type="spellStart"/>
      <w:r w:rsidRPr="00DB793D">
        <w:rPr>
          <w:rFonts w:ascii="Consolas" w:hAnsi="Consolas" w:cs="Consolas"/>
        </w:rPr>
        <w:t>ccc_mat_rcpp</w:t>
      </w:r>
      <w:proofErr w:type="spellEnd"/>
      <w:r w:rsidRPr="00DB793D">
        <w:rPr>
          <w:rFonts w:ascii="Consolas" w:hAnsi="Consolas" w:cs="Consolas"/>
        </w:rPr>
        <w:t>(</w:t>
      </w:r>
      <w:proofErr w:type="spellStart"/>
      <w:r w:rsidRPr="00DB793D">
        <w:rPr>
          <w:rFonts w:ascii="Consolas" w:hAnsi="Consolas" w:cs="Consolas"/>
        </w:rPr>
        <w:t>dxmat</w:t>
      </w:r>
      <w:proofErr w:type="spellEnd"/>
      <w:r w:rsidRPr="00DB793D">
        <w:rPr>
          <w:rFonts w:ascii="Consolas" w:hAnsi="Consolas" w:cs="Consolas"/>
        </w:rPr>
        <w:t xml:space="preserve">, </w:t>
      </w:r>
      <w:proofErr w:type="spellStart"/>
      <w:r w:rsidRPr="00DB793D">
        <w:rPr>
          <w:rFonts w:ascii="Consolas" w:hAnsi="Consolas" w:cs="Consolas"/>
        </w:rPr>
        <w:t>pcmat</w:t>
      </w:r>
      <w:proofErr w:type="spellEnd"/>
      <w:r w:rsidRPr="00DB793D">
        <w:rPr>
          <w:rFonts w:ascii="Consolas" w:hAnsi="Consolas" w:cs="Consolas"/>
        </w:rPr>
        <w:t xml:space="preserve">, </w:t>
      </w:r>
      <w:proofErr w:type="spellStart"/>
      <w:r w:rsidRPr="00DB793D">
        <w:rPr>
          <w:rFonts w:ascii="Consolas" w:hAnsi="Consolas" w:cs="Consolas"/>
        </w:rPr>
        <w:t>icdv</w:t>
      </w:r>
      <w:proofErr w:type="spellEnd"/>
      <w:r w:rsidRPr="00DB793D">
        <w:rPr>
          <w:rFonts w:ascii="Consolas" w:hAnsi="Consolas" w:cs="Consolas"/>
        </w:rPr>
        <w:t>))</w:t>
      </w:r>
    </w:p>
    <w:p w14:paraId="247A2FB5"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7E84F703" w14:textId="77777777" w:rsidR="00751783" w:rsidRDefault="00751783" w:rsidP="00CA3BC0">
      <w:pPr>
        <w:pStyle w:val="BodyText"/>
      </w:pPr>
      <w:r>
        <w:t>Then run microbenchmark on more specific sections of code such as this:</w:t>
      </w:r>
    </w:p>
    <w:p w14:paraId="4E051A2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library(microbenchmark)</w:t>
      </w:r>
    </w:p>
    <w:p w14:paraId="34C887DC"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0C10BFEB" w14:textId="77777777" w:rsidR="00751783" w:rsidRPr="00CA628B" w:rsidRDefault="00751783" w:rsidP="00751783">
      <w:pPr>
        <w:pStyle w:val="BodyText"/>
        <w:spacing w:before="0" w:after="0"/>
        <w:rPr>
          <w:rFonts w:ascii="Consolas" w:hAnsi="Consolas" w:cs="Consolas"/>
        </w:rPr>
      </w:pPr>
      <w:proofErr w:type="spellStart"/>
      <w:proofErr w:type="gramStart"/>
      <w:r w:rsidRPr="00CA628B">
        <w:rPr>
          <w:rFonts w:ascii="Consolas" w:hAnsi="Consolas" w:cs="Consolas"/>
        </w:rPr>
        <w:t>lapply</w:t>
      </w:r>
      <w:proofErr w:type="spellEnd"/>
      <w:r w:rsidRPr="00CA628B">
        <w:rPr>
          <w:rFonts w:ascii="Consolas" w:hAnsi="Consolas" w:cs="Consolas"/>
        </w:rPr>
        <w:t>(</w:t>
      </w:r>
      <w:proofErr w:type="gramEnd"/>
      <w:r w:rsidRPr="00CA628B">
        <w:rPr>
          <w:rFonts w:ascii="Consolas" w:hAnsi="Consolas" w:cs="Consolas"/>
        </w:rPr>
        <w:t>icd10_small, function(</w:t>
      </w:r>
      <w:proofErr w:type="spellStart"/>
      <w:r w:rsidRPr="00CA628B">
        <w:rPr>
          <w:rFonts w:ascii="Consolas" w:hAnsi="Consolas" w:cs="Consolas"/>
        </w:rPr>
        <w:t>i</w:t>
      </w:r>
      <w:proofErr w:type="spellEnd"/>
      <w:r w:rsidRPr="00CA628B">
        <w:rPr>
          <w:rFonts w:ascii="Consolas" w:hAnsi="Consolas" w:cs="Consolas"/>
        </w:rPr>
        <w:t>) {</w:t>
      </w:r>
    </w:p>
    <w:p w14:paraId="799F484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w:t>
      </w:r>
      <w:proofErr w:type="spellStart"/>
      <w:r w:rsidRPr="00CA628B">
        <w:rPr>
          <w:rFonts w:ascii="Consolas" w:hAnsi="Consolas" w:cs="Consolas"/>
        </w:rPr>
        <w:t>stringi</w:t>
      </w:r>
      <w:proofErr w:type="spellEnd"/>
      <w:r w:rsidRPr="00CA628B">
        <w:rPr>
          <w:rFonts w:ascii="Consolas" w:hAnsi="Consolas" w:cs="Consolas"/>
        </w:rPr>
        <w:t>::</w:t>
      </w:r>
      <w:proofErr w:type="spellStart"/>
      <w:r w:rsidRPr="00CA628B">
        <w:rPr>
          <w:rFonts w:ascii="Consolas" w:hAnsi="Consolas" w:cs="Consolas"/>
        </w:rPr>
        <w:t>stri_startswith_fixed</w:t>
      </w:r>
      <w:proofErr w:type="spellEnd"/>
      <w:r w:rsidRPr="00CA628B">
        <w:rPr>
          <w:rFonts w:ascii="Consolas" w:hAnsi="Consolas" w:cs="Consolas"/>
        </w:rPr>
        <w:t>(</w:t>
      </w:r>
      <w:proofErr w:type="spellStart"/>
      <w:r w:rsidRPr="00CA628B">
        <w:rPr>
          <w:rFonts w:ascii="Consolas" w:hAnsi="Consolas" w:cs="Consolas"/>
        </w:rPr>
        <w:t>i</w:t>
      </w:r>
      <w:proofErr w:type="spellEnd"/>
      <w:r w:rsidRPr="00CA628B">
        <w:rPr>
          <w:rFonts w:ascii="Consolas" w:hAnsi="Consolas" w:cs="Consolas"/>
        </w:rPr>
        <w:t>, 'S'),na.rm = TRUE))</w:t>
      </w:r>
    </w:p>
    <w:p w14:paraId="6EA5991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1EE455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0CE719E9"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763775B6" w14:textId="1409A4BA" w:rsidR="00751783" w:rsidRPr="00CA628B" w:rsidRDefault="00751783" w:rsidP="00751783">
      <w:pPr>
        <w:pStyle w:val="BodyText"/>
        <w:spacing w:before="0" w:after="0"/>
        <w:rPr>
          <w:rFonts w:ascii="Consolas" w:hAnsi="Consolas" w:cs="Consolas"/>
        </w:rPr>
      </w:pPr>
      <w:r w:rsidRPr="00CA628B">
        <w:rPr>
          <w:rFonts w:ascii="Consolas" w:hAnsi="Consolas" w:cs="Consolas"/>
        </w:rPr>
        <w:t>}), 100)</w:t>
      </w:r>
    </w:p>
    <w:p w14:paraId="48ABB736" w14:textId="77777777" w:rsidR="00751783" w:rsidRPr="00CA628B" w:rsidRDefault="00751783" w:rsidP="00751783">
      <w:pPr>
        <w:pStyle w:val="BodyText"/>
        <w:spacing w:before="0" w:after="0"/>
        <w:rPr>
          <w:rFonts w:ascii="Consolas" w:hAnsi="Consolas" w:cs="Consolas"/>
        </w:rPr>
      </w:pPr>
    </w:p>
    <w:p w14:paraId="7EA0624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library(</w:t>
      </w:r>
      <w:proofErr w:type="spellStart"/>
      <w:r w:rsidRPr="00CA628B">
        <w:rPr>
          <w:rFonts w:ascii="Consolas" w:hAnsi="Consolas" w:cs="Consolas"/>
        </w:rPr>
        <w:t>stringi</w:t>
      </w:r>
      <w:proofErr w:type="spellEnd"/>
      <w:r w:rsidRPr="00CA628B">
        <w:rPr>
          <w:rFonts w:ascii="Consolas" w:hAnsi="Consolas" w:cs="Consolas"/>
        </w:rPr>
        <w:t>)</w:t>
      </w:r>
    </w:p>
    <w:p w14:paraId="69E6A7C3"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50BED4C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spellStart"/>
      <w:proofErr w:type="gramStart"/>
      <w:r w:rsidRPr="00CA628B">
        <w:rPr>
          <w:rFonts w:ascii="Consolas" w:hAnsi="Consolas" w:cs="Consolas"/>
        </w:rPr>
        <w:t>lapply</w:t>
      </w:r>
      <w:proofErr w:type="spellEnd"/>
      <w:r w:rsidRPr="00CA628B">
        <w:rPr>
          <w:rFonts w:ascii="Consolas" w:hAnsi="Consolas" w:cs="Consolas"/>
        </w:rPr>
        <w:t>(</w:t>
      </w:r>
      <w:proofErr w:type="gramEnd"/>
      <w:r w:rsidRPr="00CA628B">
        <w:rPr>
          <w:rFonts w:ascii="Consolas" w:hAnsi="Consolas" w:cs="Consolas"/>
        </w:rPr>
        <w:t>icd10_small, function(</w:t>
      </w:r>
      <w:proofErr w:type="spellStart"/>
      <w:r w:rsidRPr="00CA628B">
        <w:rPr>
          <w:rFonts w:ascii="Consolas" w:hAnsi="Consolas" w:cs="Consolas"/>
        </w:rPr>
        <w:t>i</w:t>
      </w:r>
      <w:proofErr w:type="spellEnd"/>
      <w:r w:rsidRPr="00CA628B">
        <w:rPr>
          <w:rFonts w:ascii="Consolas" w:hAnsi="Consolas" w:cs="Consolas"/>
        </w:rPr>
        <w:t>) {</w:t>
      </w:r>
    </w:p>
    <w:p w14:paraId="43F4E60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w:t>
      </w:r>
      <w:proofErr w:type="spellStart"/>
      <w:r w:rsidRPr="00CA628B">
        <w:rPr>
          <w:rFonts w:ascii="Consolas" w:hAnsi="Consolas" w:cs="Consolas"/>
        </w:rPr>
        <w:t>stri_startswith_fixed</w:t>
      </w:r>
      <w:proofErr w:type="spellEnd"/>
      <w:r w:rsidRPr="00CA628B">
        <w:rPr>
          <w:rFonts w:ascii="Consolas" w:hAnsi="Consolas" w:cs="Consolas"/>
        </w:rPr>
        <w:t>(</w:t>
      </w:r>
      <w:proofErr w:type="spellStart"/>
      <w:r w:rsidRPr="00CA628B">
        <w:rPr>
          <w:rFonts w:ascii="Consolas" w:hAnsi="Consolas" w:cs="Consolas"/>
        </w:rPr>
        <w:t>i</w:t>
      </w:r>
      <w:proofErr w:type="spellEnd"/>
      <w:r w:rsidRPr="00CA628B">
        <w:rPr>
          <w:rFonts w:ascii="Consolas" w:hAnsi="Consolas" w:cs="Consolas"/>
        </w:rPr>
        <w:t>, 'S'),na.rm = TRUE))</w:t>
      </w:r>
    </w:p>
    <w:p w14:paraId="252A56D1"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4515E7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20A1496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50EE1DCF" w14:textId="186AEB6A"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 100)</w:t>
      </w:r>
    </w:p>
    <w:p w14:paraId="59FA7AFE" w14:textId="2D3AFAEF" w:rsidR="00751783" w:rsidRDefault="00751783" w:rsidP="00CA3BC0">
      <w:pPr>
        <w:pStyle w:val="BodyText"/>
      </w:pPr>
      <w:r>
        <w:t xml:space="preserve">Some of the lessons learned along the way is that </w:t>
      </w:r>
      <w:r w:rsidR="005645A8">
        <w:t>in some systems/configurations we</w:t>
      </w:r>
      <w:r>
        <w:t xml:space="preserve"> found that the use of the </w:t>
      </w:r>
      <w:proofErr w:type="gramStart"/>
      <w:r>
        <w:t>“::</w:t>
      </w:r>
      <w:proofErr w:type="gramEnd"/>
      <w:r>
        <w:t xml:space="preserve">” operator, as opposed to importing a package, caused a noticeable performance hit. Also widely known and found to be applicable here is that the use of matrices are preferred for performance reasons over </w:t>
      </w:r>
      <w:proofErr w:type="spellStart"/>
      <w:proofErr w:type="gramStart"/>
      <w:r>
        <w:t>data.frame</w:t>
      </w:r>
      <w:proofErr w:type="spellEnd"/>
      <w:proofErr w:type="gramEnd"/>
      <w:r>
        <w:t xml:space="preserve"> or </w:t>
      </w:r>
      <w:proofErr w:type="spellStart"/>
      <w:r>
        <w:t>tibbles</w:t>
      </w:r>
      <w:proofErr w:type="spellEnd"/>
      <w:r w:rsidR="005645A8">
        <w:t>. Matrices do</w:t>
      </w:r>
      <w:r>
        <w:t xml:space="preserve"> have different functionality which can require some re-work</w:t>
      </w:r>
      <w:r w:rsidR="005645A8">
        <w:t xml:space="preserve"> when converting from one to another</w:t>
      </w:r>
      <w:r>
        <w:t xml:space="preserve">. Another key point found </w:t>
      </w:r>
      <w:r w:rsidR="005645A8">
        <w:t xml:space="preserve">is </w:t>
      </w:r>
      <w:r>
        <w:t xml:space="preserve">that an </w:t>
      </w:r>
      <w:r w:rsidR="005645A8">
        <w:t>“</w:t>
      </w:r>
      <w:proofErr w:type="spellStart"/>
      <w:r>
        <w:t>env</w:t>
      </w:r>
      <w:proofErr w:type="spellEnd"/>
      <w:r w:rsidR="005645A8">
        <w:t>”</w:t>
      </w:r>
      <w:r>
        <w:t xml:space="preserve"> with no parent environment is significantly faster (up to 50x) than one with a parent </w:t>
      </w:r>
      <w:proofErr w:type="spellStart"/>
      <w:r>
        <w:t>env</w:t>
      </w:r>
      <w:proofErr w:type="spellEnd"/>
      <w:r>
        <w:t>. In the end, optimization efforts resulted in reducing run time by 80%.</w:t>
      </w:r>
    </w:p>
    <w:p w14:paraId="274C4511" w14:textId="1DD3B2AE" w:rsidR="00E61C82" w:rsidRDefault="009D7C01" w:rsidP="008679D8">
      <w:pPr>
        <w:pStyle w:val="BodyText"/>
      </w:pPr>
      <w:r>
        <w:t xml:space="preserve">One </w:t>
      </w:r>
      <w:r w:rsidR="00E61C82">
        <w:t>limitation</w:t>
      </w:r>
      <w:r>
        <w:t xml:space="preserve"> with R profiling tools is that if the code to be profiled executes C++ code, you will get no visibility into what is happening once the switch from R to C++ has occurred. </w:t>
      </w:r>
      <w:r w:rsidR="00E61C82">
        <w:t xml:space="preserve">As shown in the screenshot below, visibility into timing and memory allocation stops at </w:t>
      </w:r>
      <w:proofErr w:type="gramStart"/>
      <w:r w:rsidR="00E61C82">
        <w:t>the .Call</w:t>
      </w:r>
      <w:proofErr w:type="gramEnd"/>
      <w:r w:rsidR="00E61C82">
        <w:t xml:space="preserve"> function. </w:t>
      </w:r>
      <w:r>
        <w:t xml:space="preserve">In order to </w:t>
      </w:r>
      <w:r w:rsidR="00E61C82">
        <w:t xml:space="preserve">profile </w:t>
      </w:r>
      <w:r>
        <w:t xml:space="preserve">C++ code, you need to </w:t>
      </w:r>
      <w:r w:rsidR="00E61C82">
        <w:t>use</w:t>
      </w:r>
      <w:r>
        <w:t xml:space="preserve"> </w:t>
      </w:r>
      <w:r w:rsidR="005645A8">
        <w:t xml:space="preserve">non-R specific tools such </w:t>
      </w:r>
      <w:r>
        <w:t xml:space="preserve">as XCode on macOS or </w:t>
      </w:r>
      <w:proofErr w:type="spellStart"/>
      <w:r>
        <w:t>gprof</w:t>
      </w:r>
      <w:proofErr w:type="spellEnd"/>
      <w:r>
        <w:t xml:space="preserve"> on Unix based OSes.</w:t>
      </w:r>
    </w:p>
    <w:p w14:paraId="0F04C3A5" w14:textId="77777777" w:rsidR="008679D8" w:rsidRDefault="008679D8" w:rsidP="008679D8">
      <w:pPr>
        <w:pStyle w:val="BodyText"/>
        <w:keepNext/>
      </w:pPr>
      <w:r>
        <w:rPr>
          <w:noProof/>
        </w:rPr>
        <w:lastRenderedPageBreak/>
        <w:drawing>
          <wp:inline distT="0" distB="0" distL="0" distR="0" wp14:anchorId="71CC8BFB" wp14:editId="31103AEF">
            <wp:extent cx="5943600" cy="381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vis_dot_cal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813175"/>
                    </a:xfrm>
                    <a:prstGeom prst="rect">
                      <a:avLst/>
                    </a:prstGeom>
                  </pic:spPr>
                </pic:pic>
              </a:graphicData>
            </a:graphic>
          </wp:inline>
        </w:drawing>
      </w:r>
    </w:p>
    <w:p w14:paraId="3402573F" w14:textId="6D6227D5" w:rsidR="00CA628B"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sidRPr="008679D8">
        <w:rPr>
          <w:noProof/>
          <w:sz w:val="22"/>
          <w:szCs w:val="22"/>
        </w:rPr>
        <w:t>7</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Flame </w:t>
      </w:r>
      <w:proofErr w:type="gramStart"/>
      <w:r w:rsidRPr="008679D8">
        <w:rPr>
          <w:sz w:val="22"/>
          <w:szCs w:val="22"/>
        </w:rPr>
        <w:t>Graph .Call</w:t>
      </w:r>
      <w:proofErr w:type="gramEnd"/>
      <w:r w:rsidRPr="008679D8">
        <w:rPr>
          <w:sz w:val="22"/>
          <w:szCs w:val="22"/>
        </w:rPr>
        <w:t>()</w:t>
      </w:r>
    </w:p>
    <w:p w14:paraId="38FE9160" w14:textId="77777777" w:rsidR="0046738D" w:rsidRDefault="0046738D" w:rsidP="00CA3BC0">
      <w:pPr>
        <w:pStyle w:val="BodyText"/>
      </w:pPr>
      <w:r>
        <w:t xml:space="preserve">Some </w:t>
      </w:r>
      <w:r w:rsidR="00945343">
        <w:t xml:space="preserve">general </w:t>
      </w:r>
      <w:r>
        <w:t>lessons learned from profiling and benchmarking:</w:t>
      </w:r>
    </w:p>
    <w:p w14:paraId="191BD8B5" w14:textId="2E406370" w:rsidR="002F75B8" w:rsidRDefault="00CA3BC0" w:rsidP="00CA3BC0">
      <w:pPr>
        <w:pStyle w:val="BodyText"/>
        <w:numPr>
          <w:ilvl w:val="0"/>
          <w:numId w:val="14"/>
        </w:numPr>
      </w:pPr>
      <w:r>
        <w:t>“Beware the dangers of premature optimization of your code. Your first duty is to create clear, correct code.”</w:t>
      </w:r>
      <w:r w:rsidR="001B426E">
        <w:t xml:space="preserve"> </w:t>
      </w:r>
      <w:r w:rsidR="001B426E">
        <w:fldChar w:fldCharType="begin"/>
      </w:r>
      <w:r w:rsidR="005211A3">
        <w:instrText xml:space="preserve"> ADDIN ZOTERO_ITEM CSL_CITATION {"citationID":"86j1e3NJ","properties":{"formattedCitation":"(65,68)","plainCitation":"(65,68)","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001B426E">
        <w:fldChar w:fldCharType="separate"/>
      </w:r>
      <w:r w:rsidR="005211A3">
        <w:rPr>
          <w:noProof/>
        </w:rPr>
        <w:t>(65,68)</w:t>
      </w:r>
      <w:r w:rsidR="001B426E">
        <w:fldChar w:fldCharType="end"/>
      </w:r>
      <w:r w:rsidR="00B43A80">
        <w:t xml:space="preserve"> Never optimize before you actually know what is taking all the time/memory/space with your software. Different compilers and core language updates often will change or reverse what experience </w:t>
      </w:r>
      <w:r w:rsidR="00E166B6">
        <w:t>has previously indicated as sources of slowness</w:t>
      </w:r>
      <w:r w:rsidR="00B43A80">
        <w:t>. Always benchmark and profile before making a change.</w:t>
      </w:r>
    </w:p>
    <w:p w14:paraId="5C556082" w14:textId="6FD20DE5" w:rsidR="002F75B8" w:rsidRDefault="0046738D" w:rsidP="000200CF">
      <w:pPr>
        <w:pStyle w:val="BodyText"/>
        <w:numPr>
          <w:ilvl w:val="0"/>
          <w:numId w:val="14"/>
        </w:numPr>
      </w:pPr>
      <w:r>
        <w:t>S</w:t>
      </w:r>
      <w:r w:rsidR="00D2712A">
        <w:t xml:space="preserve">tart </w:t>
      </w:r>
      <w:r w:rsidR="002F75B8">
        <w:t xml:space="preserve">development </w:t>
      </w:r>
      <w:r w:rsidR="00D2712A">
        <w:t xml:space="preserve">with </w:t>
      </w:r>
      <w:r>
        <w:t xml:space="preserve">a </w:t>
      </w:r>
      <w:r w:rsidR="00B43A80">
        <w:t>high-level</w:t>
      </w:r>
      <w:r>
        <w:t xml:space="preserve"> </w:t>
      </w:r>
      <w:r w:rsidR="002F75B8">
        <w:t xml:space="preserve">programming </w:t>
      </w:r>
      <w:r>
        <w:t xml:space="preserve">language first – Developer/Researcher time is more </w:t>
      </w:r>
      <w:r w:rsidR="00584A8A">
        <w:t>valuable</w:t>
      </w:r>
      <w:r w:rsidR="00291D46">
        <w:t xml:space="preserve"> </w:t>
      </w:r>
      <w:r>
        <w:t xml:space="preserve">than CPU/GPU time. </w:t>
      </w:r>
      <w:r w:rsidR="00291D46">
        <w:t>Choose the</w:t>
      </w:r>
      <w:r>
        <w:t xml:space="preserve"> language that allows the developer/researcher to rapidly implem</w:t>
      </w:r>
      <w:r w:rsidR="00291D46">
        <w:t>ent the desired functionality rather than</w:t>
      </w:r>
      <w:r w:rsidR="004D27CA">
        <w:t xml:space="preserve"> </w:t>
      </w:r>
      <w:r w:rsidR="00291D46">
        <w:t>selecting</w:t>
      </w:r>
      <w:r>
        <w:t xml:space="preserve"> a language/framework based on artificial benchmarks.</w:t>
      </w:r>
      <w:r w:rsidR="0026657C">
        <w:t xml:space="preserve"> </w:t>
      </w:r>
    </w:p>
    <w:p w14:paraId="52644360" w14:textId="64AF47F8" w:rsidR="00F66C2F" w:rsidRDefault="00E166B6" w:rsidP="000200CF">
      <w:pPr>
        <w:pStyle w:val="BodyText"/>
        <w:numPr>
          <w:ilvl w:val="0"/>
          <w:numId w:val="14"/>
        </w:numPr>
      </w:pPr>
      <w:r>
        <w:t>Software timing is highly OS, c</w:t>
      </w:r>
      <w:r w:rsidR="00F66C2F">
        <w:t>om</w:t>
      </w:r>
      <w:r w:rsidR="00D87049">
        <w:t xml:space="preserve">piler, and system configuration </w:t>
      </w:r>
      <w:r w:rsidR="00F66C2F">
        <w:t xml:space="preserve">specific. What improves results greatly on one machine and configuration may actually slow performance on another machine. Make sure you test on a range of realistic configurations before deciding that an </w:t>
      </w:r>
      <w:r>
        <w:t>“</w:t>
      </w:r>
      <w:r w:rsidR="00F66C2F">
        <w:t>improvement</w:t>
      </w:r>
      <w:r>
        <w:t>”</w:t>
      </w:r>
      <w:r w:rsidR="00F66C2F">
        <w:t xml:space="preserve"> </w:t>
      </w:r>
      <w:r>
        <w:t>is beneficial</w:t>
      </w:r>
      <w:r w:rsidR="00F66C2F">
        <w:t>.</w:t>
      </w:r>
    </w:p>
    <w:p w14:paraId="6B79A625" w14:textId="4DF3EC54" w:rsidR="003D0474" w:rsidRDefault="00AA131D" w:rsidP="000200CF">
      <w:pPr>
        <w:pStyle w:val="BodyText"/>
        <w:numPr>
          <w:ilvl w:val="0"/>
          <w:numId w:val="14"/>
        </w:numPr>
      </w:pPr>
      <w:r>
        <w:t xml:space="preserve">If you’ve exhausted your options with your chosen </w:t>
      </w:r>
      <w:proofErr w:type="gramStart"/>
      <w:r>
        <w:t>high level</w:t>
      </w:r>
      <w:proofErr w:type="gramEnd"/>
      <w:r>
        <w:t xml:space="preserve"> language, </w:t>
      </w:r>
      <w:r w:rsidR="00386CDE">
        <w:t>C++</w:t>
      </w:r>
      <w:r>
        <w:t xml:space="preserve"> is usually the best option for further optimization. For an excellent introduction to combining C++ with R via the library </w:t>
      </w:r>
      <w:proofErr w:type="spellStart"/>
      <w:r>
        <w:t>Rcpp</w:t>
      </w:r>
      <w:proofErr w:type="spellEnd"/>
      <w:r>
        <w:t>, see</w:t>
      </w:r>
      <w:r w:rsidR="00FB1585">
        <w:t xml:space="preserve"> </w:t>
      </w:r>
      <w:r w:rsidR="00FB1585">
        <w:fldChar w:fldCharType="begin"/>
      </w:r>
      <w:r w:rsidR="005211A3">
        <w:instrText xml:space="preserve"> ADDIN ZOTERO_ITEM CSL_CITATION {"citationID":"vXRfNyBX","properties":{"formattedCitation":"(38)","plainCitation":"(38)","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FB1585">
        <w:fldChar w:fldCharType="separate"/>
      </w:r>
      <w:r w:rsidR="005211A3">
        <w:rPr>
          <w:noProof/>
        </w:rPr>
        <w:t>(38)</w:t>
      </w:r>
      <w:r w:rsidR="00FB1585">
        <w:fldChar w:fldCharType="end"/>
      </w:r>
      <w:r w:rsidR="00FB1585">
        <w:t>.</w:t>
      </w:r>
      <w:r>
        <w:t xml:space="preserve"> </w:t>
      </w:r>
    </w:p>
    <w:p w14:paraId="3A8A63A9" w14:textId="7199451C" w:rsidR="00371DD2" w:rsidRDefault="002F0ED5" w:rsidP="00CA3BC0">
      <w:pPr>
        <w:pStyle w:val="BodyText"/>
      </w:pPr>
      <w:r>
        <w:t xml:space="preserve">For </w:t>
      </w:r>
      <w:r w:rsidR="00371DD2">
        <w:t>some additional information on R optimization</w:t>
      </w:r>
      <w:r>
        <w:t xml:space="preserve">, see </w:t>
      </w:r>
      <w:r w:rsidR="00B43A80">
        <w:fldChar w:fldCharType="begin"/>
      </w:r>
      <w:r w:rsidR="005211A3">
        <w:instrText xml:space="preserve"> ADDIN ZOTERO_ITEM CSL_CITATION {"citationID":"T4lhxtt5","properties":{"formattedCitation":"(69,70)","plainCitation":"(69,70)","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00B43A80">
        <w:fldChar w:fldCharType="separate"/>
      </w:r>
      <w:r w:rsidR="005211A3">
        <w:rPr>
          <w:noProof/>
        </w:rPr>
        <w:t>(69,70)</w:t>
      </w:r>
      <w:r w:rsidR="00B43A80">
        <w:fldChar w:fldCharType="end"/>
      </w:r>
      <w:r w:rsidR="00B43A80">
        <w:t>.</w:t>
      </w:r>
      <w:r w:rsidR="00D615A6">
        <w:t xml:space="preserve"> </w:t>
      </w:r>
    </w:p>
    <w:p w14:paraId="6A1E280D" w14:textId="77777777" w:rsidR="003D0474" w:rsidRDefault="00386CDE" w:rsidP="00040D21">
      <w:pPr>
        <w:pStyle w:val="Heading2"/>
      </w:pPr>
      <w:bookmarkStart w:id="15" w:name="conclusion"/>
      <w:bookmarkStart w:id="16" w:name="_Toc523169482"/>
      <w:bookmarkEnd w:id="15"/>
      <w:r>
        <w:lastRenderedPageBreak/>
        <w:t>Conclusion</w:t>
      </w:r>
      <w:bookmarkEnd w:id="16"/>
    </w:p>
    <w:p w14:paraId="21F37CE0" w14:textId="4B8C6F42" w:rsidR="003D0474" w:rsidRDefault="0092586C">
      <w:pPr>
        <w:pStyle w:val="FirstParagraph"/>
      </w:pPr>
      <w:r>
        <w:t xml:space="preserve">Researchers frequently develop software to automate tasks </w:t>
      </w:r>
      <w:r w:rsidR="00E166B6">
        <w:t xml:space="preserve">and speed the pace of research. Unfortunately, researchers </w:t>
      </w:r>
      <w:r>
        <w:t>are rarely trained in software engineering principles</w:t>
      </w:r>
      <w:r w:rsidR="00E166B6">
        <w:t xml:space="preserve"> necessary to develop robust, validated, and performant software</w:t>
      </w:r>
      <w:r>
        <w:t xml:space="preserv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Through self-education, any </w:t>
      </w:r>
      <w:r w:rsidR="00E166B6">
        <w:t>computational</w:t>
      </w:r>
      <w:bookmarkStart w:id="17" w:name="_GoBack"/>
      <w:bookmarkEnd w:id="17"/>
      <w:r>
        <w:t xml:space="preserve"> or other researcher can pick up the key principles of software engineering that will enable them to spend less time troubleshooting software and more time doing the research they enjoy.</w:t>
      </w:r>
    </w:p>
    <w:p w14:paraId="5295B714" w14:textId="77777777" w:rsidR="00445ADE" w:rsidRDefault="00445ADE">
      <w:pPr>
        <w:rPr>
          <w:rFonts w:asciiTheme="majorHAnsi" w:eastAsiaTheme="majorEastAsia" w:hAnsiTheme="majorHAnsi" w:cstheme="majorBidi"/>
          <w:b/>
          <w:bCs/>
          <w:color w:val="345A8A" w:themeColor="accent1" w:themeShade="B5"/>
          <w:sz w:val="32"/>
          <w:szCs w:val="32"/>
        </w:rPr>
      </w:pPr>
      <w:bookmarkStart w:id="18" w:name="acknowledgements"/>
      <w:bookmarkEnd w:id="18"/>
      <w:r>
        <w:br w:type="page"/>
      </w:r>
    </w:p>
    <w:p w14:paraId="7B0EEF7F" w14:textId="2255D9EA" w:rsidR="00160905" w:rsidRDefault="00386CDE" w:rsidP="003B45CC">
      <w:pPr>
        <w:pStyle w:val="Heading1"/>
      </w:pPr>
      <w:bookmarkStart w:id="19" w:name="_Toc523169483"/>
      <w:r>
        <w:lastRenderedPageBreak/>
        <w:t>References</w:t>
      </w:r>
      <w:bookmarkEnd w:id="19"/>
    </w:p>
    <w:p w14:paraId="68ABE0DC" w14:textId="77777777" w:rsidR="005211A3" w:rsidRPr="005211A3" w:rsidRDefault="00040D21" w:rsidP="005211A3">
      <w:pPr>
        <w:pStyle w:val="Bibliography"/>
      </w:pPr>
      <w:r>
        <w:rPr>
          <w:sz w:val="24"/>
        </w:rPr>
        <w:fldChar w:fldCharType="begin"/>
      </w:r>
      <w:r w:rsidR="007E453E">
        <w:instrText xml:space="preserve"> ADDIN ZOTERO_BIBL {"uncited":[],"omitted":[],"custom":[]} CSL_BIBLIOGRAPHY </w:instrText>
      </w:r>
      <w:r>
        <w:rPr>
          <w:sz w:val="24"/>
        </w:rPr>
        <w:fldChar w:fldCharType="separate"/>
      </w:r>
      <w:r w:rsidR="005211A3" w:rsidRPr="005211A3">
        <w:t xml:space="preserve">1. </w:t>
      </w:r>
      <w:r w:rsidR="005211A3" w:rsidRPr="005211A3">
        <w:tab/>
        <w:t xml:space="preserve">Atchison WF, Conte SD, Hamblen JW, Hull TE, Keenan TA, </w:t>
      </w:r>
      <w:proofErr w:type="spellStart"/>
      <w:r w:rsidR="005211A3" w:rsidRPr="005211A3">
        <w:t>Kehl</w:t>
      </w:r>
      <w:proofErr w:type="spellEnd"/>
      <w:r w:rsidR="005211A3" w:rsidRPr="005211A3">
        <w:t xml:space="preserve"> WB, et al. Curriculum 68: Recommendations for Academic Programs in Computer Science: A Report of the ACM Curriculum Committee on Computer Science. </w:t>
      </w:r>
      <w:proofErr w:type="spellStart"/>
      <w:r w:rsidR="005211A3" w:rsidRPr="005211A3">
        <w:t>Commun</w:t>
      </w:r>
      <w:proofErr w:type="spellEnd"/>
      <w:r w:rsidR="005211A3" w:rsidRPr="005211A3">
        <w:t xml:space="preserve"> ACM [Internet]. 1968 Mar;11(3):151–197. Available from: http://doi.acm.org/10.1145/362929.362976</w:t>
      </w:r>
    </w:p>
    <w:p w14:paraId="24DE4DC9" w14:textId="77777777" w:rsidR="005211A3" w:rsidRPr="005211A3" w:rsidRDefault="005211A3" w:rsidP="005211A3">
      <w:pPr>
        <w:pStyle w:val="Bibliography"/>
      </w:pPr>
      <w:r w:rsidRPr="005211A3">
        <w:t xml:space="preserve">2. </w:t>
      </w:r>
      <w:r w:rsidRPr="005211A3">
        <w:tab/>
        <w:t>The Joint Task Force on Computing Curricula. Curriculum Guidelines for Undergraduate Degree Programs in Software Engineering [Internet]. New York, NY, USA: ACM; 2015. Available from: https://www.acm.org/binaries/content/assets/education/se2014.pdf</w:t>
      </w:r>
    </w:p>
    <w:p w14:paraId="7F5AE724" w14:textId="77777777" w:rsidR="005211A3" w:rsidRPr="005211A3" w:rsidRDefault="005211A3" w:rsidP="005211A3">
      <w:pPr>
        <w:pStyle w:val="Bibliography"/>
      </w:pPr>
      <w:r w:rsidRPr="005211A3">
        <w:t xml:space="preserve">3. </w:t>
      </w:r>
      <w:r w:rsidRPr="005211A3">
        <w:tab/>
        <w:t xml:space="preserve">Wilson G, </w:t>
      </w:r>
      <w:proofErr w:type="spellStart"/>
      <w:r w:rsidRPr="005211A3">
        <w:t>Aruliah</w:t>
      </w:r>
      <w:proofErr w:type="spellEnd"/>
      <w:r w:rsidRPr="005211A3">
        <w:t xml:space="preserve"> DA, Brown CT, Hong NPC, Davis M, Guy RT, et al. Best Practices for Scientific Computing. PLOS Biology [Internet]. 2014 Jan 7;12(1</w:t>
      </w:r>
      <w:proofErr w:type="gramStart"/>
      <w:r w:rsidRPr="005211A3">
        <w:t>):e</w:t>
      </w:r>
      <w:proofErr w:type="gramEnd"/>
      <w:r w:rsidRPr="005211A3">
        <w:t>1001745. Available from: http://journals.plos.org/plosbiology/article?id=10.1371/journal.pbio.1001745</w:t>
      </w:r>
    </w:p>
    <w:p w14:paraId="5D624916" w14:textId="77777777" w:rsidR="005211A3" w:rsidRPr="005211A3" w:rsidRDefault="005211A3" w:rsidP="005211A3">
      <w:pPr>
        <w:pStyle w:val="Bibliography"/>
      </w:pPr>
      <w:r w:rsidRPr="005211A3">
        <w:t xml:space="preserve">4. </w:t>
      </w:r>
      <w:r w:rsidRPr="005211A3">
        <w:tab/>
        <w:t>Wilson G. Software Carpentry: lessons learned. F1000Research [Internet]. 2016 Jan 28 [cited 2017 Dec 29]; Available from: http://f1000research.com/articles/3-62/v2</w:t>
      </w:r>
    </w:p>
    <w:p w14:paraId="1E9AB852" w14:textId="77777777" w:rsidR="005211A3" w:rsidRPr="005211A3" w:rsidRDefault="005211A3" w:rsidP="005211A3">
      <w:pPr>
        <w:pStyle w:val="Bibliography"/>
      </w:pPr>
      <w:r w:rsidRPr="005211A3">
        <w:t xml:space="preserve">5. </w:t>
      </w:r>
      <w:r w:rsidRPr="005211A3">
        <w:tab/>
        <w:t xml:space="preserve">Nolan R, Padilla-Parra S. </w:t>
      </w:r>
      <w:proofErr w:type="spellStart"/>
      <w:r w:rsidRPr="005211A3">
        <w:t>exampletestr</w:t>
      </w:r>
      <w:proofErr w:type="spellEnd"/>
      <w:r w:rsidRPr="005211A3">
        <w:t xml:space="preserve">—An easy start to unit testing R packages. </w:t>
      </w:r>
      <w:proofErr w:type="spellStart"/>
      <w:r w:rsidRPr="005211A3">
        <w:t>Wellcome</w:t>
      </w:r>
      <w:proofErr w:type="spellEnd"/>
      <w:r w:rsidRPr="005211A3">
        <w:t xml:space="preserve"> Open Res [Internet]. 2017 Jun 21 [cited 2018 Jun 20];2. Available from: https://www.ncbi.nlm.nih.gov/pmc/articles/PMC5500893/</w:t>
      </w:r>
    </w:p>
    <w:p w14:paraId="309DE7C6" w14:textId="77777777" w:rsidR="005211A3" w:rsidRPr="005211A3" w:rsidRDefault="005211A3" w:rsidP="005211A3">
      <w:pPr>
        <w:pStyle w:val="Bibliography"/>
      </w:pPr>
      <w:r w:rsidRPr="005211A3">
        <w:t xml:space="preserve">6. </w:t>
      </w:r>
      <w:r w:rsidRPr="005211A3">
        <w:tab/>
        <w:t xml:space="preserve">Glass RL. Frequently Forgotten Fundamental Facts About Software Engineering. IEEE </w:t>
      </w:r>
      <w:proofErr w:type="spellStart"/>
      <w:r w:rsidRPr="005211A3">
        <w:t>Softw</w:t>
      </w:r>
      <w:proofErr w:type="spellEnd"/>
      <w:r w:rsidRPr="005211A3">
        <w:t xml:space="preserve"> [Internet]. 2001 May;18(3):112–111. Available from: http://dx.doi.org/10.1109/MS.2001.922739</w:t>
      </w:r>
    </w:p>
    <w:p w14:paraId="34D1636F" w14:textId="77777777" w:rsidR="005211A3" w:rsidRPr="005211A3" w:rsidRDefault="005211A3" w:rsidP="005211A3">
      <w:pPr>
        <w:pStyle w:val="Bibliography"/>
      </w:pPr>
      <w:r w:rsidRPr="005211A3">
        <w:t xml:space="preserve">7. </w:t>
      </w:r>
      <w:r w:rsidRPr="005211A3">
        <w:tab/>
        <w:t xml:space="preserve">Koskinen, </w:t>
      </w:r>
      <w:proofErr w:type="spellStart"/>
      <w:r w:rsidRPr="005211A3">
        <w:t>Jussi</w:t>
      </w:r>
      <w:proofErr w:type="spellEnd"/>
      <w:r w:rsidRPr="005211A3">
        <w:t>. Software Maintenance Costs. In 2015 [cited 2018 Jan 1]. Available from: https://wiki.uef.fi/download/attachments/38669960/SMCOSTS.pdf</w:t>
      </w:r>
    </w:p>
    <w:p w14:paraId="5FE05E42" w14:textId="77777777" w:rsidR="005211A3" w:rsidRPr="005211A3" w:rsidRDefault="005211A3" w:rsidP="005211A3">
      <w:pPr>
        <w:pStyle w:val="Bibliography"/>
      </w:pPr>
      <w:r w:rsidRPr="005211A3">
        <w:t xml:space="preserve">8. </w:t>
      </w:r>
      <w:r w:rsidRPr="005211A3">
        <w:tab/>
      </w:r>
      <w:proofErr w:type="spellStart"/>
      <w:r w:rsidRPr="005211A3">
        <w:t>Dehaghani</w:t>
      </w:r>
      <w:proofErr w:type="spellEnd"/>
      <w:r w:rsidRPr="005211A3">
        <w:t xml:space="preserve"> SMH, </w:t>
      </w:r>
      <w:proofErr w:type="spellStart"/>
      <w:r w:rsidRPr="005211A3">
        <w:t>Hajrahimi</w:t>
      </w:r>
      <w:proofErr w:type="spellEnd"/>
      <w:r w:rsidRPr="005211A3">
        <w:t xml:space="preserve"> N. Which Factors Affect Software Projects Maintenance Cost More? Acta Inform Med [Internet]. 2013 Mar;21(1):63–6. Available from: https://www.ncbi.nlm.nih.gov/pmc/articles/PMC3610582/</w:t>
      </w:r>
    </w:p>
    <w:p w14:paraId="3D8CE803" w14:textId="77777777" w:rsidR="005211A3" w:rsidRPr="005211A3" w:rsidRDefault="005211A3" w:rsidP="005211A3">
      <w:pPr>
        <w:pStyle w:val="Bibliography"/>
      </w:pPr>
      <w:r w:rsidRPr="005211A3">
        <w:t xml:space="preserve">9. </w:t>
      </w:r>
      <w:r w:rsidRPr="005211A3">
        <w:tab/>
        <w:t>Leek JT, Peng RD. Opinion: Reproducible research can still be wrong: Adopting a prevention approach. PNAS [Internet]. 2015 Feb 10;112(6):1645–6. Available from: http://www.pnas.org/content/112/6/1645</w:t>
      </w:r>
    </w:p>
    <w:p w14:paraId="61AD935B" w14:textId="77777777" w:rsidR="005211A3" w:rsidRPr="005211A3" w:rsidRDefault="005211A3" w:rsidP="005211A3">
      <w:pPr>
        <w:pStyle w:val="Bibliography"/>
      </w:pPr>
      <w:r w:rsidRPr="005211A3">
        <w:t xml:space="preserve">10. </w:t>
      </w:r>
      <w:r w:rsidRPr="005211A3">
        <w:tab/>
        <w:t xml:space="preserve">DeWitt P, Bennett T, Feinstein J, Russell S. </w:t>
      </w:r>
      <w:proofErr w:type="spellStart"/>
      <w:r w:rsidRPr="005211A3">
        <w:t>pccc</w:t>
      </w:r>
      <w:proofErr w:type="spellEnd"/>
      <w:r w:rsidRPr="005211A3">
        <w:t>: Pediatric Complex Chronic Conditions [Internet]. 2017. Available from: https://cran.r-project.org/web/packages/pccc/index.html</w:t>
      </w:r>
    </w:p>
    <w:p w14:paraId="5AFAE2D9" w14:textId="77777777" w:rsidR="005211A3" w:rsidRPr="005211A3" w:rsidRDefault="005211A3" w:rsidP="005211A3">
      <w:pPr>
        <w:pStyle w:val="Bibliography"/>
      </w:pPr>
      <w:r w:rsidRPr="005211A3">
        <w:t xml:space="preserve">11. </w:t>
      </w:r>
      <w:r w:rsidRPr="005211A3">
        <w:tab/>
      </w:r>
      <w:proofErr w:type="spellStart"/>
      <w:r w:rsidRPr="005211A3">
        <w:t>Feudtner</w:t>
      </w:r>
      <w:proofErr w:type="spellEnd"/>
      <w:r w:rsidRPr="005211A3">
        <w:t xml:space="preserve"> C, Christakis DA, Connell FA. Pediatric Deaths Attributable to Complex Chronic Conditions: A Population-Based Study of Washington State, 1980–1997. Pediatrics [Internet]. 2000 Jul 1;106(Supplement 1):205–9. Available from: http://pediatrics.aappublications.org/content/106/Supplement_1/205</w:t>
      </w:r>
    </w:p>
    <w:p w14:paraId="65DD8209" w14:textId="77777777" w:rsidR="005211A3" w:rsidRPr="005211A3" w:rsidRDefault="005211A3" w:rsidP="005211A3">
      <w:pPr>
        <w:pStyle w:val="Bibliography"/>
      </w:pPr>
      <w:r w:rsidRPr="005211A3">
        <w:t xml:space="preserve">12. </w:t>
      </w:r>
      <w:r w:rsidRPr="005211A3">
        <w:tab/>
      </w:r>
      <w:proofErr w:type="spellStart"/>
      <w:r w:rsidRPr="005211A3">
        <w:t>Feudtner</w:t>
      </w:r>
      <w:proofErr w:type="spellEnd"/>
      <w:r w:rsidRPr="005211A3">
        <w:t xml:space="preserve"> C, Feinstein JA, Zhong W, Hall M, Dai D. Pediatric complex chronic conditions classification system version 2: updated for ICD-10 and complex medical technology dependence and transplantation. BMC Pediatrics [Internet]. 2014 Aug </w:t>
      </w:r>
      <w:proofErr w:type="gramStart"/>
      <w:r w:rsidRPr="005211A3">
        <w:t>8;14:199</w:t>
      </w:r>
      <w:proofErr w:type="gramEnd"/>
      <w:r w:rsidRPr="005211A3">
        <w:t>. Available from: https://doi.org/10.1186/1471-2431-14-199</w:t>
      </w:r>
    </w:p>
    <w:p w14:paraId="7DD27FFD" w14:textId="77777777" w:rsidR="005211A3" w:rsidRPr="005211A3" w:rsidRDefault="005211A3" w:rsidP="005211A3">
      <w:pPr>
        <w:pStyle w:val="Bibliography"/>
      </w:pPr>
      <w:r w:rsidRPr="005211A3">
        <w:t xml:space="preserve">13. </w:t>
      </w:r>
      <w:r w:rsidRPr="005211A3">
        <w:tab/>
      </w:r>
      <w:proofErr w:type="spellStart"/>
      <w:r w:rsidRPr="005211A3">
        <w:t>Agruss</w:t>
      </w:r>
      <w:proofErr w:type="spellEnd"/>
      <w:r w:rsidRPr="005211A3">
        <w:t xml:space="preserve"> C, Johnson B. Ad Hoc Software Testing. </w:t>
      </w:r>
      <w:proofErr w:type="spellStart"/>
      <w:r w:rsidRPr="005211A3">
        <w:t>Viitattu</w:t>
      </w:r>
      <w:proofErr w:type="spellEnd"/>
      <w:r w:rsidRPr="005211A3">
        <w:t xml:space="preserve">. </w:t>
      </w:r>
      <w:proofErr w:type="gramStart"/>
      <w:r w:rsidRPr="005211A3">
        <w:t>2000;4:2009</w:t>
      </w:r>
      <w:proofErr w:type="gramEnd"/>
      <w:r w:rsidRPr="005211A3">
        <w:t xml:space="preserve">. </w:t>
      </w:r>
    </w:p>
    <w:p w14:paraId="0F84FC42" w14:textId="77777777" w:rsidR="005211A3" w:rsidRPr="005211A3" w:rsidRDefault="005211A3" w:rsidP="005211A3">
      <w:pPr>
        <w:pStyle w:val="Bibliography"/>
      </w:pPr>
      <w:r w:rsidRPr="005211A3">
        <w:lastRenderedPageBreak/>
        <w:t xml:space="preserve">14. </w:t>
      </w:r>
      <w:r w:rsidRPr="005211A3">
        <w:tab/>
        <w:t xml:space="preserve">Kent Beck, Erich Gamma. Test Infected: Programmers Love Writing Tests. Java Report. 1998 Jul;3(7). </w:t>
      </w:r>
    </w:p>
    <w:p w14:paraId="7BCE2074" w14:textId="77777777" w:rsidR="005211A3" w:rsidRPr="005211A3" w:rsidRDefault="005211A3" w:rsidP="005211A3">
      <w:pPr>
        <w:pStyle w:val="Bibliography"/>
      </w:pPr>
      <w:r w:rsidRPr="005211A3">
        <w:t xml:space="preserve">15. </w:t>
      </w:r>
      <w:r w:rsidRPr="005211A3">
        <w:tab/>
      </w:r>
      <w:proofErr w:type="spellStart"/>
      <w:r w:rsidRPr="005211A3">
        <w:t>jpreese</w:t>
      </w:r>
      <w:proofErr w:type="spellEnd"/>
      <w:r w:rsidRPr="005211A3">
        <w:t>. Best practices for writing unit tests [Internet]. [cited 2018 Aug 28]. Available from: https://docs.microsoft.com/en-us/dotnet/core/testing/unit-testing-best-practices</w:t>
      </w:r>
    </w:p>
    <w:p w14:paraId="2DBFEFFD" w14:textId="77777777" w:rsidR="005211A3" w:rsidRPr="005211A3" w:rsidRDefault="005211A3" w:rsidP="005211A3">
      <w:pPr>
        <w:pStyle w:val="Bibliography"/>
      </w:pPr>
      <w:r w:rsidRPr="005211A3">
        <w:t xml:space="preserve">16. </w:t>
      </w:r>
      <w:r w:rsidRPr="005211A3">
        <w:tab/>
        <w:t xml:space="preserve">Burger M, </w:t>
      </w:r>
      <w:proofErr w:type="spellStart"/>
      <w:r w:rsidRPr="005211A3">
        <w:t>Juenemann</w:t>
      </w:r>
      <w:proofErr w:type="spellEnd"/>
      <w:r w:rsidRPr="005211A3">
        <w:t xml:space="preserve"> K, Koenig T. </w:t>
      </w:r>
      <w:proofErr w:type="spellStart"/>
      <w:r w:rsidRPr="005211A3">
        <w:t>RUnit</w:t>
      </w:r>
      <w:proofErr w:type="spellEnd"/>
      <w:r w:rsidRPr="005211A3">
        <w:t>: R Unit Test Framework [Internet]. 2015. Available from: https://CRAN.R-project.org/package=RUnit</w:t>
      </w:r>
    </w:p>
    <w:p w14:paraId="37667B7A" w14:textId="77777777" w:rsidR="005211A3" w:rsidRPr="005211A3" w:rsidRDefault="005211A3" w:rsidP="005211A3">
      <w:pPr>
        <w:pStyle w:val="Bibliography"/>
      </w:pPr>
      <w:r w:rsidRPr="005211A3">
        <w:t xml:space="preserve">17. </w:t>
      </w:r>
      <w:r w:rsidRPr="005211A3">
        <w:tab/>
      </w:r>
      <w:proofErr w:type="spellStart"/>
      <w:r w:rsidRPr="005211A3">
        <w:t>Grosjean</w:t>
      </w:r>
      <w:proofErr w:type="spellEnd"/>
      <w:r w:rsidRPr="005211A3">
        <w:t xml:space="preserve"> P. </w:t>
      </w:r>
      <w:proofErr w:type="spellStart"/>
      <w:r w:rsidRPr="005211A3">
        <w:t>SciViews</w:t>
      </w:r>
      <w:proofErr w:type="spellEnd"/>
      <w:r w:rsidRPr="005211A3">
        <w:t>-R: A GUI API for R [Internet]. MONS, Belgium: UMONS; 2014. Available from: http://www.sciviews.org/SciViews-R</w:t>
      </w:r>
    </w:p>
    <w:p w14:paraId="719BC47E" w14:textId="77777777" w:rsidR="005211A3" w:rsidRPr="005211A3" w:rsidRDefault="005211A3" w:rsidP="005211A3">
      <w:pPr>
        <w:pStyle w:val="Bibliography"/>
      </w:pPr>
      <w:r w:rsidRPr="005211A3">
        <w:t xml:space="preserve">18. </w:t>
      </w:r>
      <w:r w:rsidRPr="005211A3">
        <w:tab/>
      </w:r>
      <w:proofErr w:type="spellStart"/>
      <w:r w:rsidRPr="005211A3">
        <w:t>Xie</w:t>
      </w:r>
      <w:proofErr w:type="spellEnd"/>
      <w:r w:rsidRPr="005211A3">
        <w:t xml:space="preserve"> Y. </w:t>
      </w:r>
      <w:proofErr w:type="spellStart"/>
      <w:r w:rsidRPr="005211A3">
        <w:t>testit</w:t>
      </w:r>
      <w:proofErr w:type="spellEnd"/>
      <w:r w:rsidRPr="005211A3">
        <w:t>: A Simple Package for Testing R Packages [Internet]. 2018. Available from: https://CRAN.R-project.org/package=testit</w:t>
      </w:r>
    </w:p>
    <w:p w14:paraId="7FCE196B" w14:textId="77777777" w:rsidR="005211A3" w:rsidRPr="005211A3" w:rsidRDefault="005211A3" w:rsidP="005211A3">
      <w:pPr>
        <w:pStyle w:val="Bibliography"/>
      </w:pPr>
      <w:r w:rsidRPr="005211A3">
        <w:t xml:space="preserve">19. </w:t>
      </w:r>
      <w:r w:rsidRPr="005211A3">
        <w:tab/>
        <w:t xml:space="preserve">Wickham H. </w:t>
      </w:r>
      <w:proofErr w:type="spellStart"/>
      <w:r w:rsidRPr="005211A3">
        <w:t>testthat</w:t>
      </w:r>
      <w:proofErr w:type="spellEnd"/>
      <w:r w:rsidRPr="005211A3">
        <w:t xml:space="preserve">: Get Started with Testing. The R Journal [Internet]. </w:t>
      </w:r>
      <w:proofErr w:type="gramStart"/>
      <w:r w:rsidRPr="005211A3">
        <w:t>2011;3:5</w:t>
      </w:r>
      <w:proofErr w:type="gramEnd"/>
      <w:r w:rsidRPr="005211A3">
        <w:t>–10. Available from: https://journal.r-project.org/archive/2011-1/RJournal_2011-1_Wickham.pdf</w:t>
      </w:r>
    </w:p>
    <w:p w14:paraId="20B2239F" w14:textId="77777777" w:rsidR="005211A3" w:rsidRPr="005211A3" w:rsidRDefault="005211A3" w:rsidP="005211A3">
      <w:pPr>
        <w:pStyle w:val="Bibliography"/>
      </w:pPr>
      <w:r w:rsidRPr="005211A3">
        <w:t xml:space="preserve">20. </w:t>
      </w:r>
      <w:r w:rsidRPr="005211A3">
        <w:tab/>
      </w:r>
      <w:proofErr w:type="spellStart"/>
      <w:r w:rsidRPr="005211A3">
        <w:t>Gaslam</w:t>
      </w:r>
      <w:proofErr w:type="spellEnd"/>
      <w:r w:rsidRPr="005211A3">
        <w:t xml:space="preserve"> B. unitizer: Interactive R Unit Tests [Internet]. 2017. Available from: https://CRAN.R-project.org/package=unitizer</w:t>
      </w:r>
    </w:p>
    <w:p w14:paraId="6D0D4714" w14:textId="77777777" w:rsidR="005211A3" w:rsidRPr="005211A3" w:rsidRDefault="005211A3" w:rsidP="005211A3">
      <w:pPr>
        <w:pStyle w:val="Bibliography"/>
      </w:pPr>
      <w:r w:rsidRPr="005211A3">
        <w:t xml:space="preserve">21. </w:t>
      </w:r>
      <w:r w:rsidRPr="005211A3">
        <w:tab/>
        <w:t xml:space="preserve">Lentin J, Hennessey A. </w:t>
      </w:r>
      <w:proofErr w:type="spellStart"/>
      <w:r w:rsidRPr="005211A3">
        <w:t>unittest</w:t>
      </w:r>
      <w:proofErr w:type="spellEnd"/>
      <w:r w:rsidRPr="005211A3">
        <w:t>: TAP-Compliant Unit Testing [Internet]. 2017. Available from: https://CRAN.R-project.org/package=unittest</w:t>
      </w:r>
    </w:p>
    <w:p w14:paraId="316CAC93" w14:textId="77777777" w:rsidR="005211A3" w:rsidRPr="005211A3" w:rsidRDefault="005211A3" w:rsidP="005211A3">
      <w:pPr>
        <w:pStyle w:val="Bibliography"/>
      </w:pPr>
      <w:r w:rsidRPr="005211A3">
        <w:t xml:space="preserve">22. </w:t>
      </w:r>
      <w:r w:rsidRPr="005211A3">
        <w:tab/>
      </w:r>
      <w:proofErr w:type="spellStart"/>
      <w:r w:rsidRPr="005211A3">
        <w:t>Dragulescu</w:t>
      </w:r>
      <w:proofErr w:type="spellEnd"/>
      <w:r w:rsidRPr="005211A3">
        <w:t xml:space="preserve"> AA, Arendt C. </w:t>
      </w:r>
      <w:proofErr w:type="spellStart"/>
      <w:r w:rsidRPr="005211A3">
        <w:t>xlsx</w:t>
      </w:r>
      <w:proofErr w:type="spellEnd"/>
      <w:r w:rsidRPr="005211A3">
        <w:t>: Read, Write, Format Excel 2007 and Excel 97/2000/XP/2003 Files [Internet]. 2018. Available from: https://CRAN.R-project.org/package=xlsx</w:t>
      </w:r>
    </w:p>
    <w:p w14:paraId="312542DE" w14:textId="77777777" w:rsidR="005211A3" w:rsidRPr="005211A3" w:rsidRDefault="005211A3" w:rsidP="005211A3">
      <w:pPr>
        <w:pStyle w:val="Bibliography"/>
      </w:pPr>
      <w:r w:rsidRPr="005211A3">
        <w:t xml:space="preserve">23. </w:t>
      </w:r>
      <w:r w:rsidRPr="005211A3">
        <w:tab/>
      </w:r>
      <w:proofErr w:type="spellStart"/>
      <w:r w:rsidRPr="005211A3">
        <w:t>Nutter</w:t>
      </w:r>
      <w:proofErr w:type="spellEnd"/>
      <w:r w:rsidRPr="005211A3">
        <w:t xml:space="preserve"> B, Lane S. </w:t>
      </w:r>
      <w:proofErr w:type="spellStart"/>
      <w:r w:rsidRPr="005211A3">
        <w:t>redcapAPI</w:t>
      </w:r>
      <w:proofErr w:type="spellEnd"/>
      <w:r w:rsidRPr="005211A3">
        <w:t xml:space="preserve">: Accessing data from </w:t>
      </w:r>
      <w:proofErr w:type="spellStart"/>
      <w:r w:rsidRPr="005211A3">
        <w:t>REDCap</w:t>
      </w:r>
      <w:proofErr w:type="spellEnd"/>
      <w:r w:rsidRPr="005211A3">
        <w:t xml:space="preserve"> projects using the API [Internet]. 2018. Available from: https://github.com/nutterb/redcapAPI/wiki</w:t>
      </w:r>
    </w:p>
    <w:p w14:paraId="7D8312B7" w14:textId="77777777" w:rsidR="005211A3" w:rsidRPr="005211A3" w:rsidRDefault="005211A3" w:rsidP="005211A3">
      <w:pPr>
        <w:pStyle w:val="Bibliography"/>
      </w:pPr>
      <w:r w:rsidRPr="005211A3">
        <w:t xml:space="preserve">24. </w:t>
      </w:r>
      <w:r w:rsidRPr="005211A3">
        <w:tab/>
        <w:t>Sommerville I. Giving up on test-first development [Internet]. Systems, software and technology. 2016. Available from: http://iansommerville.com/systems-software-and-technology/giving-up-on-test-first-development/</w:t>
      </w:r>
    </w:p>
    <w:p w14:paraId="2871EF0B" w14:textId="77777777" w:rsidR="005211A3" w:rsidRPr="005211A3" w:rsidRDefault="005211A3" w:rsidP="005211A3">
      <w:pPr>
        <w:pStyle w:val="Bibliography"/>
      </w:pPr>
      <w:r w:rsidRPr="005211A3">
        <w:t xml:space="preserve">25. </w:t>
      </w:r>
      <w:r w:rsidRPr="005211A3">
        <w:tab/>
        <w:t xml:space="preserve">David </w:t>
      </w:r>
      <w:proofErr w:type="spellStart"/>
      <w:r w:rsidRPr="005211A3">
        <w:t>Heinemeier</w:t>
      </w:r>
      <w:proofErr w:type="spellEnd"/>
      <w:r w:rsidRPr="005211A3">
        <w:t xml:space="preserve"> Hansson. TDD is dead. Long live testing. (DHH) [Internet]. 2014. Available from: http://david.heinemeierhansson.com/2014/tdd-is-dead-long-live-testing.html</w:t>
      </w:r>
    </w:p>
    <w:p w14:paraId="35EC3683" w14:textId="77777777" w:rsidR="005211A3" w:rsidRPr="005211A3" w:rsidRDefault="005211A3" w:rsidP="005211A3">
      <w:pPr>
        <w:pStyle w:val="Bibliography"/>
      </w:pPr>
      <w:r w:rsidRPr="005211A3">
        <w:t xml:space="preserve">26. </w:t>
      </w:r>
      <w:r w:rsidRPr="005211A3">
        <w:tab/>
        <w:t xml:space="preserve">Rooney P. Microsoft’s CEO: 80-20 Rule Applies </w:t>
      </w:r>
      <w:proofErr w:type="gramStart"/>
      <w:r w:rsidRPr="005211A3">
        <w:t>To</w:t>
      </w:r>
      <w:proofErr w:type="gramEnd"/>
      <w:r w:rsidRPr="005211A3">
        <w:t xml:space="preserve"> Bugs, Not Just Features [Internet]. CRN. 2002. Available from: http://www.crn.com/news/security/18821726/microsofts-ceo-80-20-rule-applies-to-bugs-not-just-features.htm</w:t>
      </w:r>
    </w:p>
    <w:p w14:paraId="41F41E4D" w14:textId="77777777" w:rsidR="005211A3" w:rsidRPr="005211A3" w:rsidRDefault="005211A3" w:rsidP="005211A3">
      <w:pPr>
        <w:pStyle w:val="Bibliography"/>
      </w:pPr>
      <w:r w:rsidRPr="005211A3">
        <w:t xml:space="preserve">27. </w:t>
      </w:r>
      <w:r w:rsidRPr="005211A3">
        <w:tab/>
      </w:r>
      <w:proofErr w:type="spellStart"/>
      <w:r w:rsidRPr="005211A3">
        <w:t>SUnit</w:t>
      </w:r>
      <w:proofErr w:type="spellEnd"/>
      <w:r w:rsidRPr="005211A3">
        <w:t>. In: Wikipedia [Internet]. 2017. Available from: https://en.wikipedia.org/w/index.php?title=SUnit&amp;oldid=815835062</w:t>
      </w:r>
    </w:p>
    <w:p w14:paraId="4D3B3A3A" w14:textId="77777777" w:rsidR="005211A3" w:rsidRPr="005211A3" w:rsidRDefault="005211A3" w:rsidP="005211A3">
      <w:pPr>
        <w:pStyle w:val="Bibliography"/>
      </w:pPr>
      <w:r w:rsidRPr="005211A3">
        <w:t xml:space="preserve">28. </w:t>
      </w:r>
      <w:r w:rsidRPr="005211A3">
        <w:tab/>
      </w:r>
      <w:proofErr w:type="spellStart"/>
      <w:r w:rsidRPr="005211A3">
        <w:t>xUnit</w:t>
      </w:r>
      <w:proofErr w:type="spellEnd"/>
      <w:r w:rsidRPr="005211A3">
        <w:t>. In: Wikipedia [Internet]. 2017. Available from: https://en.wikipedia.org/w/index.php?title=XUnit&amp;oldid=807299841</w:t>
      </w:r>
    </w:p>
    <w:p w14:paraId="74359D22" w14:textId="77777777" w:rsidR="005211A3" w:rsidRPr="005211A3" w:rsidRDefault="005211A3" w:rsidP="005211A3">
      <w:pPr>
        <w:pStyle w:val="Bibliography"/>
      </w:pPr>
      <w:r w:rsidRPr="005211A3">
        <w:t xml:space="preserve">29. </w:t>
      </w:r>
      <w:r w:rsidRPr="005211A3">
        <w:tab/>
        <w:t>Selenium [Internet]. Available from: https://www.seleniumhq.org</w:t>
      </w:r>
    </w:p>
    <w:p w14:paraId="47DA07EE" w14:textId="77777777" w:rsidR="005211A3" w:rsidRPr="005211A3" w:rsidRDefault="005211A3" w:rsidP="005211A3">
      <w:pPr>
        <w:pStyle w:val="Bibliography"/>
      </w:pPr>
      <w:r w:rsidRPr="005211A3">
        <w:t xml:space="preserve">30. </w:t>
      </w:r>
      <w:r w:rsidRPr="005211A3">
        <w:tab/>
        <w:t>Unified Functional Testing [Internet]. Microfocus; Available from: https://software.microfocus.com/en-us/products/unified-functional-automated-testing/overview</w:t>
      </w:r>
    </w:p>
    <w:p w14:paraId="126F0291" w14:textId="77777777" w:rsidR="005211A3" w:rsidRPr="005211A3" w:rsidRDefault="005211A3" w:rsidP="005211A3">
      <w:pPr>
        <w:pStyle w:val="Bibliography"/>
      </w:pPr>
      <w:r w:rsidRPr="005211A3">
        <w:t xml:space="preserve">31. </w:t>
      </w:r>
      <w:r w:rsidRPr="005211A3">
        <w:tab/>
      </w:r>
      <w:proofErr w:type="spellStart"/>
      <w:r w:rsidRPr="005211A3">
        <w:t>Ranorex</w:t>
      </w:r>
      <w:proofErr w:type="spellEnd"/>
      <w:r w:rsidRPr="005211A3">
        <w:t xml:space="preserve"> [Internet]. </w:t>
      </w:r>
      <w:proofErr w:type="spellStart"/>
      <w:r w:rsidRPr="005211A3">
        <w:t>Ranorex</w:t>
      </w:r>
      <w:proofErr w:type="spellEnd"/>
      <w:r w:rsidRPr="005211A3">
        <w:t xml:space="preserve"> GmbH; Available from: https://www.ranorex.com</w:t>
      </w:r>
    </w:p>
    <w:p w14:paraId="47C224A1" w14:textId="77777777" w:rsidR="005211A3" w:rsidRPr="005211A3" w:rsidRDefault="005211A3" w:rsidP="005211A3">
      <w:pPr>
        <w:pStyle w:val="Bibliography"/>
      </w:pPr>
      <w:r w:rsidRPr="005211A3">
        <w:t xml:space="preserve">32. </w:t>
      </w:r>
      <w:r w:rsidRPr="005211A3">
        <w:tab/>
      </w:r>
      <w:proofErr w:type="spellStart"/>
      <w:r w:rsidRPr="005211A3">
        <w:t>Xie</w:t>
      </w:r>
      <w:proofErr w:type="spellEnd"/>
      <w:r w:rsidRPr="005211A3">
        <w:t xml:space="preserve"> Y. Dynamic Documents with R and </w:t>
      </w:r>
      <w:proofErr w:type="spellStart"/>
      <w:r w:rsidRPr="005211A3">
        <w:t>knitr</w:t>
      </w:r>
      <w:proofErr w:type="spellEnd"/>
      <w:r w:rsidRPr="005211A3">
        <w:t xml:space="preserve">. 2 </w:t>
      </w:r>
      <w:proofErr w:type="gramStart"/>
      <w:r w:rsidRPr="005211A3">
        <w:t>edition</w:t>
      </w:r>
      <w:proofErr w:type="gramEnd"/>
      <w:r w:rsidRPr="005211A3">
        <w:t xml:space="preserve">. Boca Raton: Chapman and Hall/CRC; 2015. 294 p. </w:t>
      </w:r>
    </w:p>
    <w:p w14:paraId="7E0417EA" w14:textId="77777777" w:rsidR="005211A3" w:rsidRPr="005211A3" w:rsidRDefault="005211A3" w:rsidP="005211A3">
      <w:pPr>
        <w:pStyle w:val="Bibliography"/>
      </w:pPr>
      <w:r w:rsidRPr="005211A3">
        <w:t xml:space="preserve">33. </w:t>
      </w:r>
      <w:r w:rsidRPr="005211A3">
        <w:tab/>
        <w:t>Unit testing Anti-patterns catalogue [Internet]. Available from: https://stackoverflow.com/questions/333682/unit-testing-anti-patterns-catalogue</w:t>
      </w:r>
    </w:p>
    <w:p w14:paraId="7E166DA1" w14:textId="77777777" w:rsidR="005211A3" w:rsidRPr="005211A3" w:rsidRDefault="005211A3" w:rsidP="005211A3">
      <w:pPr>
        <w:pStyle w:val="Bibliography"/>
      </w:pPr>
      <w:r w:rsidRPr="005211A3">
        <w:t xml:space="preserve">34. </w:t>
      </w:r>
      <w:r w:rsidRPr="005211A3">
        <w:tab/>
        <w:t xml:space="preserve">Jarkko </w:t>
      </w:r>
      <w:proofErr w:type="spellStart"/>
      <w:r w:rsidRPr="005211A3">
        <w:t>Moilanen</w:t>
      </w:r>
      <w:proofErr w:type="spellEnd"/>
      <w:r w:rsidRPr="005211A3">
        <w:t>. Test Driven Development details [Internet]. Available from: https://github.com/educloudalliance/educloud-development/wiki/Test-Driven-Development-details</w:t>
      </w:r>
    </w:p>
    <w:p w14:paraId="3D78C2FB" w14:textId="77777777" w:rsidR="005211A3" w:rsidRPr="005211A3" w:rsidRDefault="005211A3" w:rsidP="005211A3">
      <w:pPr>
        <w:pStyle w:val="Bibliography"/>
      </w:pPr>
      <w:r w:rsidRPr="005211A3">
        <w:t xml:space="preserve">35. </w:t>
      </w:r>
      <w:r w:rsidRPr="005211A3">
        <w:tab/>
        <w:t xml:space="preserve">James </w:t>
      </w:r>
      <w:proofErr w:type="spellStart"/>
      <w:r w:rsidRPr="005211A3">
        <w:t>Carr</w:t>
      </w:r>
      <w:proofErr w:type="spellEnd"/>
      <w:r w:rsidRPr="005211A3">
        <w:t>. TDD Anti-Patterns [Internet]. 2015. Available from: https://web.archive.org/web/20150726134212/http://blog.james-carr.org:80/2006/11/03/tdd-anti-patterns/</w:t>
      </w:r>
    </w:p>
    <w:p w14:paraId="5CDCFD02" w14:textId="77777777" w:rsidR="005211A3" w:rsidRPr="005211A3" w:rsidRDefault="005211A3" w:rsidP="005211A3">
      <w:pPr>
        <w:pStyle w:val="Bibliography"/>
      </w:pPr>
      <w:r w:rsidRPr="005211A3">
        <w:t xml:space="preserve">36. </w:t>
      </w:r>
      <w:r w:rsidRPr="005211A3">
        <w:tab/>
        <w:t xml:space="preserve">Sommerville I. Software Engineering. 10 </w:t>
      </w:r>
      <w:proofErr w:type="gramStart"/>
      <w:r w:rsidRPr="005211A3">
        <w:t>edition</w:t>
      </w:r>
      <w:proofErr w:type="gramEnd"/>
      <w:r w:rsidRPr="005211A3">
        <w:t xml:space="preserve">. Boston: Pearson; 2015. 816 p. </w:t>
      </w:r>
    </w:p>
    <w:p w14:paraId="24E33029" w14:textId="77777777" w:rsidR="005211A3" w:rsidRPr="005211A3" w:rsidRDefault="005211A3" w:rsidP="005211A3">
      <w:pPr>
        <w:pStyle w:val="Bibliography"/>
      </w:pPr>
      <w:r w:rsidRPr="005211A3">
        <w:t xml:space="preserve">37. </w:t>
      </w:r>
      <w:r w:rsidRPr="005211A3">
        <w:tab/>
      </w:r>
      <w:proofErr w:type="spellStart"/>
      <w:r w:rsidRPr="005211A3">
        <w:t>Feinerer</w:t>
      </w:r>
      <w:proofErr w:type="spellEnd"/>
      <w:r w:rsidRPr="005211A3">
        <w:t xml:space="preserve"> I, </w:t>
      </w:r>
      <w:proofErr w:type="spellStart"/>
      <w:r w:rsidRPr="005211A3">
        <w:t>Theussl</w:t>
      </w:r>
      <w:proofErr w:type="spellEnd"/>
      <w:r w:rsidRPr="005211A3">
        <w:t xml:space="preserve"> S, </w:t>
      </w:r>
      <w:proofErr w:type="spellStart"/>
      <w:r w:rsidRPr="005211A3">
        <w:t>Buchta</w:t>
      </w:r>
      <w:proofErr w:type="spellEnd"/>
      <w:r w:rsidRPr="005211A3">
        <w:t xml:space="preserve"> C. DSL: Distributed Storage and List [Internet]. 2015. Available from: https://CRAN.R-project.org/package=DSL</w:t>
      </w:r>
    </w:p>
    <w:p w14:paraId="3ABB6717" w14:textId="77777777" w:rsidR="005211A3" w:rsidRPr="005211A3" w:rsidRDefault="005211A3" w:rsidP="005211A3">
      <w:pPr>
        <w:pStyle w:val="Bibliography"/>
      </w:pPr>
      <w:r w:rsidRPr="005211A3">
        <w:t xml:space="preserve">38. </w:t>
      </w:r>
      <w:r w:rsidRPr="005211A3">
        <w:tab/>
      </w:r>
      <w:proofErr w:type="spellStart"/>
      <w:r w:rsidRPr="005211A3">
        <w:t>Eddelbuettel</w:t>
      </w:r>
      <w:proofErr w:type="spellEnd"/>
      <w:r w:rsidRPr="005211A3">
        <w:t xml:space="preserve"> D, </w:t>
      </w:r>
      <w:proofErr w:type="spellStart"/>
      <w:r w:rsidRPr="005211A3">
        <w:t>Balamuta</w:t>
      </w:r>
      <w:proofErr w:type="spellEnd"/>
      <w:r w:rsidRPr="005211A3">
        <w:t xml:space="preserve"> JJ. Extending R with C++: A Brief Introduction to </w:t>
      </w:r>
      <w:proofErr w:type="spellStart"/>
      <w:r w:rsidRPr="005211A3">
        <w:t>Rcpp</w:t>
      </w:r>
      <w:proofErr w:type="spellEnd"/>
      <w:r w:rsidRPr="005211A3">
        <w:t xml:space="preserve"> [Internet]. </w:t>
      </w:r>
      <w:proofErr w:type="spellStart"/>
      <w:r w:rsidRPr="005211A3">
        <w:t>PeerJ</w:t>
      </w:r>
      <w:proofErr w:type="spellEnd"/>
      <w:r w:rsidRPr="005211A3">
        <w:t xml:space="preserve"> Inc.; 2017 Aug. Report No.: e3188v1. Available from: https://peerj.com/preprints/3188</w:t>
      </w:r>
    </w:p>
    <w:p w14:paraId="426EC129" w14:textId="77777777" w:rsidR="005211A3" w:rsidRPr="005211A3" w:rsidRDefault="005211A3" w:rsidP="005211A3">
      <w:pPr>
        <w:pStyle w:val="Bibliography"/>
      </w:pPr>
      <w:r w:rsidRPr="005211A3">
        <w:t xml:space="preserve">39. </w:t>
      </w:r>
      <w:r w:rsidRPr="005211A3">
        <w:tab/>
        <w:t xml:space="preserve">Allaire JJ, Francois R, </w:t>
      </w:r>
      <w:proofErr w:type="spellStart"/>
      <w:r w:rsidRPr="005211A3">
        <w:t>Ushey</w:t>
      </w:r>
      <w:proofErr w:type="spellEnd"/>
      <w:r w:rsidRPr="005211A3">
        <w:t xml:space="preserve"> K, </w:t>
      </w:r>
      <w:proofErr w:type="spellStart"/>
      <w:r w:rsidRPr="005211A3">
        <w:t>Vandenbrouck</w:t>
      </w:r>
      <w:proofErr w:type="spellEnd"/>
      <w:r w:rsidRPr="005211A3">
        <w:t xml:space="preserve"> G, library MG (</w:t>
      </w:r>
      <w:proofErr w:type="spellStart"/>
      <w:r w:rsidRPr="005211A3">
        <w:t>TinyThread</w:t>
      </w:r>
      <w:proofErr w:type="spellEnd"/>
      <w:r w:rsidRPr="005211A3">
        <w:t xml:space="preserve">, http://tinythreadpp.bitsnbites.eu/), et al. </w:t>
      </w:r>
      <w:proofErr w:type="spellStart"/>
      <w:r w:rsidRPr="005211A3">
        <w:t>RcppParallel</w:t>
      </w:r>
      <w:proofErr w:type="spellEnd"/>
      <w:r w:rsidRPr="005211A3">
        <w:t>: Parallel Programming Tools for “</w:t>
      </w:r>
      <w:proofErr w:type="spellStart"/>
      <w:r w:rsidRPr="005211A3">
        <w:t>Rcpp</w:t>
      </w:r>
      <w:proofErr w:type="spellEnd"/>
      <w:r w:rsidRPr="005211A3">
        <w:t>” [Internet]. 2018. Available from: https://CRAN.R-project.org/package=RcppParallel</w:t>
      </w:r>
    </w:p>
    <w:p w14:paraId="2DF519A3" w14:textId="77777777" w:rsidR="005211A3" w:rsidRPr="005211A3" w:rsidRDefault="005211A3" w:rsidP="005211A3">
      <w:pPr>
        <w:pStyle w:val="Bibliography"/>
      </w:pPr>
      <w:r w:rsidRPr="005211A3">
        <w:t xml:space="preserve">40. </w:t>
      </w:r>
      <w:r w:rsidRPr="005211A3">
        <w:tab/>
        <w:t xml:space="preserve">Yu H. </w:t>
      </w:r>
      <w:proofErr w:type="spellStart"/>
      <w:r w:rsidRPr="005211A3">
        <w:t>Rmpi</w:t>
      </w:r>
      <w:proofErr w:type="spellEnd"/>
      <w:r w:rsidRPr="005211A3">
        <w:t>: Parallel Statistical Computing in R. R News [Internet]. 2002;2(2):10–14. Available from: https://cran.r-project.org/doc/Rnews/Rnews_2002-2.pdf</w:t>
      </w:r>
    </w:p>
    <w:p w14:paraId="2EE55097" w14:textId="77777777" w:rsidR="005211A3" w:rsidRPr="005211A3" w:rsidRDefault="005211A3" w:rsidP="005211A3">
      <w:pPr>
        <w:pStyle w:val="Bibliography"/>
      </w:pPr>
      <w:r w:rsidRPr="005211A3">
        <w:t xml:space="preserve">41. </w:t>
      </w:r>
      <w:r w:rsidRPr="005211A3">
        <w:tab/>
      </w:r>
      <w:proofErr w:type="spellStart"/>
      <w:r w:rsidRPr="005211A3">
        <w:t>SparkR</w:t>
      </w:r>
      <w:proofErr w:type="spellEnd"/>
      <w:r w:rsidRPr="005211A3">
        <w:t xml:space="preserve"> (R on Spark) - Spark 2.3.2 Documentation [Internet]. Available from: https://spark.apache.org/docs/latest/sparkr.html</w:t>
      </w:r>
    </w:p>
    <w:p w14:paraId="2E518A8C" w14:textId="77777777" w:rsidR="005211A3" w:rsidRPr="005211A3" w:rsidRDefault="005211A3" w:rsidP="005211A3">
      <w:pPr>
        <w:pStyle w:val="Bibliography"/>
      </w:pPr>
      <w:r w:rsidRPr="005211A3">
        <w:t xml:space="preserve">42. </w:t>
      </w:r>
      <w:r w:rsidRPr="005211A3">
        <w:tab/>
      </w:r>
      <w:proofErr w:type="spellStart"/>
      <w:r w:rsidRPr="005211A3">
        <w:t>Bischl</w:t>
      </w:r>
      <w:proofErr w:type="spellEnd"/>
      <w:r w:rsidRPr="005211A3">
        <w:t xml:space="preserve"> B, Lang M, </w:t>
      </w:r>
      <w:proofErr w:type="spellStart"/>
      <w:r w:rsidRPr="005211A3">
        <w:t>Mersmann</w:t>
      </w:r>
      <w:proofErr w:type="spellEnd"/>
      <w:r w:rsidRPr="005211A3">
        <w:t xml:space="preserve"> O, </w:t>
      </w:r>
      <w:proofErr w:type="spellStart"/>
      <w:r w:rsidRPr="005211A3">
        <w:t>Rahnenführer</w:t>
      </w:r>
      <w:proofErr w:type="spellEnd"/>
      <w:r w:rsidRPr="005211A3">
        <w:t xml:space="preserve"> J, </w:t>
      </w:r>
      <w:proofErr w:type="spellStart"/>
      <w:r w:rsidRPr="005211A3">
        <w:t>Weihs</w:t>
      </w:r>
      <w:proofErr w:type="spellEnd"/>
      <w:r w:rsidRPr="005211A3">
        <w:t xml:space="preserve"> C. </w:t>
      </w:r>
      <w:proofErr w:type="spellStart"/>
      <w:r w:rsidRPr="005211A3">
        <w:t>BatchJobs</w:t>
      </w:r>
      <w:proofErr w:type="spellEnd"/>
      <w:r w:rsidRPr="005211A3">
        <w:t xml:space="preserve"> and </w:t>
      </w:r>
      <w:proofErr w:type="spellStart"/>
      <w:r w:rsidRPr="005211A3">
        <w:t>BatchExperiments</w:t>
      </w:r>
      <w:proofErr w:type="spellEnd"/>
      <w:r w:rsidRPr="005211A3">
        <w:t>: Abstraction Mechanisms for Using R in Batch Environments. Journal of Statistical Software [Internet]. 2015;64(11):1–25. Available from: http://www.jstatsoft.org/v64/i11/</w:t>
      </w:r>
    </w:p>
    <w:p w14:paraId="093CE099" w14:textId="77777777" w:rsidR="005211A3" w:rsidRPr="005211A3" w:rsidRDefault="005211A3" w:rsidP="005211A3">
      <w:pPr>
        <w:pStyle w:val="Bibliography"/>
      </w:pPr>
      <w:r w:rsidRPr="005211A3">
        <w:t xml:space="preserve">43. </w:t>
      </w:r>
      <w:r w:rsidRPr="005211A3">
        <w:tab/>
      </w:r>
      <w:proofErr w:type="spellStart"/>
      <w:r w:rsidRPr="005211A3">
        <w:t>Calaway</w:t>
      </w:r>
      <w:proofErr w:type="spellEnd"/>
      <w:r w:rsidRPr="005211A3">
        <w:t xml:space="preserve"> R, Analytics R, Weston S. </w:t>
      </w:r>
      <w:proofErr w:type="spellStart"/>
      <w:r w:rsidRPr="005211A3">
        <w:t>doMC</w:t>
      </w:r>
      <w:proofErr w:type="spellEnd"/>
      <w:r w:rsidRPr="005211A3">
        <w:t>: Foreach Parallel Adaptor for “parallel” [Internet]. 2017. Available from: https://CRAN.R-project.org/package=doMC</w:t>
      </w:r>
    </w:p>
    <w:p w14:paraId="7F8108D9" w14:textId="77777777" w:rsidR="005211A3" w:rsidRPr="005211A3" w:rsidRDefault="005211A3" w:rsidP="005211A3">
      <w:pPr>
        <w:pStyle w:val="Bibliography"/>
      </w:pPr>
      <w:r w:rsidRPr="005211A3">
        <w:t xml:space="preserve">44. </w:t>
      </w:r>
      <w:r w:rsidRPr="005211A3">
        <w:tab/>
        <w:t xml:space="preserve">Weston S. </w:t>
      </w:r>
      <w:proofErr w:type="spellStart"/>
      <w:r w:rsidRPr="005211A3">
        <w:t>doMPI</w:t>
      </w:r>
      <w:proofErr w:type="spellEnd"/>
      <w:r w:rsidRPr="005211A3">
        <w:t xml:space="preserve">: Foreach Parallel Adaptor for the </w:t>
      </w:r>
      <w:proofErr w:type="spellStart"/>
      <w:r w:rsidRPr="005211A3">
        <w:t>Rmpi</w:t>
      </w:r>
      <w:proofErr w:type="spellEnd"/>
      <w:r w:rsidRPr="005211A3">
        <w:t xml:space="preserve"> Package [Internet]. 2017. Available from: https://CRAN.R-project.org/package=doMPI</w:t>
      </w:r>
    </w:p>
    <w:p w14:paraId="143D60AD" w14:textId="77777777" w:rsidR="005211A3" w:rsidRPr="005211A3" w:rsidRDefault="005211A3" w:rsidP="005211A3">
      <w:pPr>
        <w:pStyle w:val="Bibliography"/>
      </w:pPr>
      <w:r w:rsidRPr="005211A3">
        <w:t xml:space="preserve">45. </w:t>
      </w:r>
      <w:r w:rsidRPr="005211A3">
        <w:tab/>
      </w:r>
      <w:proofErr w:type="spellStart"/>
      <w:r w:rsidRPr="005211A3">
        <w:t>Calaway</w:t>
      </w:r>
      <w:proofErr w:type="spellEnd"/>
      <w:r w:rsidRPr="005211A3">
        <w:t xml:space="preserve"> R, Corporation M, Weston S, Tenenbaum D. </w:t>
      </w:r>
      <w:proofErr w:type="spellStart"/>
      <w:r w:rsidRPr="005211A3">
        <w:t>doParallel</w:t>
      </w:r>
      <w:proofErr w:type="spellEnd"/>
      <w:r w:rsidRPr="005211A3">
        <w:t>: Foreach Parallel Adaptor for the “parallel” Package [Internet]. 2018. Available from: https://CRAN.R-project.org/package=doParallel</w:t>
      </w:r>
    </w:p>
    <w:p w14:paraId="11B2796F" w14:textId="77777777" w:rsidR="005211A3" w:rsidRPr="005211A3" w:rsidRDefault="005211A3" w:rsidP="005211A3">
      <w:pPr>
        <w:pStyle w:val="Bibliography"/>
      </w:pPr>
      <w:r w:rsidRPr="005211A3">
        <w:t xml:space="preserve">46. </w:t>
      </w:r>
      <w:r w:rsidRPr="005211A3">
        <w:tab/>
      </w:r>
      <w:proofErr w:type="spellStart"/>
      <w:r w:rsidRPr="005211A3">
        <w:t>Calaway</w:t>
      </w:r>
      <w:proofErr w:type="spellEnd"/>
      <w:r w:rsidRPr="005211A3">
        <w:t xml:space="preserve"> R, Corporation M, Weston S. </w:t>
      </w:r>
      <w:proofErr w:type="spellStart"/>
      <w:r w:rsidRPr="005211A3">
        <w:t>doSNOW</w:t>
      </w:r>
      <w:proofErr w:type="spellEnd"/>
      <w:r w:rsidRPr="005211A3">
        <w:t>: Foreach Parallel Adaptor for the “snow” Package [Internet]. 2017. Available from: https://CRAN.R-project.org/package=doSNOW</w:t>
      </w:r>
    </w:p>
    <w:p w14:paraId="06E94DBA" w14:textId="77777777" w:rsidR="005211A3" w:rsidRPr="005211A3" w:rsidRDefault="005211A3" w:rsidP="005211A3">
      <w:pPr>
        <w:pStyle w:val="Bibliography"/>
      </w:pPr>
      <w:r w:rsidRPr="005211A3">
        <w:t xml:space="preserve">47. </w:t>
      </w:r>
      <w:r w:rsidRPr="005211A3">
        <w:tab/>
      </w:r>
      <w:proofErr w:type="spellStart"/>
      <w:r w:rsidRPr="005211A3">
        <w:t>Calaway</w:t>
      </w:r>
      <w:proofErr w:type="spellEnd"/>
      <w:r w:rsidRPr="005211A3">
        <w:t xml:space="preserve"> R, Microsoft, Weston S. foreach: Provides Foreach Looping Construct for R [Internet]. 2017. Available from: https://CRAN.R-project.org/package=foreach</w:t>
      </w:r>
    </w:p>
    <w:p w14:paraId="3F57871A" w14:textId="77777777" w:rsidR="005211A3" w:rsidRPr="005211A3" w:rsidRDefault="005211A3" w:rsidP="005211A3">
      <w:pPr>
        <w:pStyle w:val="Bibliography"/>
      </w:pPr>
      <w:r w:rsidRPr="005211A3">
        <w:t xml:space="preserve">48. </w:t>
      </w:r>
      <w:r w:rsidRPr="005211A3">
        <w:tab/>
        <w:t>Bengtsson H. future: Unified Parallel and Distributed Processing in R for Everyone [Internet]. 2018. Available from: https://CRAN.R-project.org/package=future</w:t>
      </w:r>
    </w:p>
    <w:p w14:paraId="1BE6C292" w14:textId="77777777" w:rsidR="005211A3" w:rsidRPr="005211A3" w:rsidRDefault="005211A3" w:rsidP="005211A3">
      <w:pPr>
        <w:pStyle w:val="Bibliography"/>
      </w:pPr>
      <w:r w:rsidRPr="005211A3">
        <w:t xml:space="preserve">49. </w:t>
      </w:r>
      <w:r w:rsidRPr="005211A3">
        <w:tab/>
        <w:t xml:space="preserve">Bengtsson H, R Core Team. </w:t>
      </w:r>
      <w:proofErr w:type="spellStart"/>
      <w:proofErr w:type="gramStart"/>
      <w:r w:rsidRPr="005211A3">
        <w:t>future.apply</w:t>
      </w:r>
      <w:proofErr w:type="spellEnd"/>
      <w:proofErr w:type="gramEnd"/>
      <w:r w:rsidRPr="005211A3">
        <w:t>: Apply Function to Elements in Parallel using Futures [Internet]. 2018. Available from: https://CRAN.R-project.org/package=future.apply</w:t>
      </w:r>
    </w:p>
    <w:p w14:paraId="7EC31182" w14:textId="77777777" w:rsidR="005211A3" w:rsidRPr="005211A3" w:rsidRDefault="005211A3" w:rsidP="005211A3">
      <w:pPr>
        <w:pStyle w:val="Bibliography"/>
      </w:pPr>
      <w:r w:rsidRPr="005211A3">
        <w:t xml:space="preserve">50. </w:t>
      </w:r>
      <w:r w:rsidRPr="005211A3">
        <w:tab/>
      </w:r>
      <w:proofErr w:type="spellStart"/>
      <w:r w:rsidRPr="005211A3">
        <w:t>Mersmann</w:t>
      </w:r>
      <w:proofErr w:type="spellEnd"/>
      <w:r w:rsidRPr="005211A3">
        <w:t xml:space="preserve"> O. microbenchmark: Accurate Timing Functions [Internet]. 2018. Available from: https://CRAN.R-project.org/package=microbenchmark</w:t>
      </w:r>
    </w:p>
    <w:p w14:paraId="1C83AA74" w14:textId="77777777" w:rsidR="005211A3" w:rsidRPr="005211A3" w:rsidRDefault="005211A3" w:rsidP="005211A3">
      <w:pPr>
        <w:pStyle w:val="Bibliography"/>
      </w:pPr>
      <w:r w:rsidRPr="005211A3">
        <w:t xml:space="preserve">51. </w:t>
      </w:r>
      <w:r w:rsidRPr="005211A3">
        <w:tab/>
        <w:t>R Core Team. R: A Language and Environment for Statistical Computing [Internet]. Vienna, Austria: R Foundation for Statistical Computing; 2018. Available from: https://www.R-project.org/</w:t>
      </w:r>
    </w:p>
    <w:p w14:paraId="022EF24C" w14:textId="77777777" w:rsidR="005211A3" w:rsidRPr="005211A3" w:rsidRDefault="005211A3" w:rsidP="005211A3">
      <w:pPr>
        <w:pStyle w:val="Bibliography"/>
      </w:pPr>
      <w:r w:rsidRPr="005211A3">
        <w:t xml:space="preserve">52. </w:t>
      </w:r>
      <w:r w:rsidRPr="005211A3">
        <w:tab/>
        <w:t xml:space="preserve">Eckert A. </w:t>
      </w:r>
      <w:proofErr w:type="spellStart"/>
      <w:r w:rsidRPr="005211A3">
        <w:t>parallelDist</w:t>
      </w:r>
      <w:proofErr w:type="spellEnd"/>
      <w:r w:rsidRPr="005211A3">
        <w:t>: Parallel Distance Matrix Computation using Multiple Threads [Internet]. 2018. Available from: https://CRAN.R-project.org/package=parallelDist</w:t>
      </w:r>
    </w:p>
    <w:p w14:paraId="5E11EC07" w14:textId="77777777" w:rsidR="005211A3" w:rsidRPr="005211A3" w:rsidRDefault="005211A3" w:rsidP="005211A3">
      <w:pPr>
        <w:pStyle w:val="Bibliography"/>
      </w:pPr>
      <w:r w:rsidRPr="005211A3">
        <w:t xml:space="preserve">53. </w:t>
      </w:r>
      <w:r w:rsidRPr="005211A3">
        <w:tab/>
      </w:r>
      <w:proofErr w:type="spellStart"/>
      <w:r w:rsidRPr="005211A3">
        <w:t>Bischl</w:t>
      </w:r>
      <w:proofErr w:type="spellEnd"/>
      <w:r w:rsidRPr="005211A3">
        <w:t xml:space="preserve"> B, Lang M. </w:t>
      </w:r>
      <w:proofErr w:type="spellStart"/>
      <w:r w:rsidRPr="005211A3">
        <w:t>parallelMap</w:t>
      </w:r>
      <w:proofErr w:type="spellEnd"/>
      <w:r w:rsidRPr="005211A3">
        <w:t>: Unified Interface to Parallelization Back-Ends [Internet]. 2015. Available from: https://CRAN.R-project.org/package=parallelMap</w:t>
      </w:r>
    </w:p>
    <w:p w14:paraId="7098BF01" w14:textId="77777777" w:rsidR="005211A3" w:rsidRPr="005211A3" w:rsidRDefault="005211A3" w:rsidP="005211A3">
      <w:pPr>
        <w:pStyle w:val="Bibliography"/>
      </w:pPr>
      <w:r w:rsidRPr="005211A3">
        <w:t xml:space="preserve">54. </w:t>
      </w:r>
      <w:r w:rsidRPr="005211A3">
        <w:tab/>
      </w:r>
      <w:proofErr w:type="spellStart"/>
      <w:r w:rsidRPr="005211A3">
        <w:t>Matloff</w:t>
      </w:r>
      <w:proofErr w:type="spellEnd"/>
      <w:r w:rsidRPr="005211A3">
        <w:t xml:space="preserve"> N. Software Alchemy: Turning Complex Statistical Computations into Embarrassingly-Parallel Ones. Journal of Statistical Software. 2016;71(4):1–15. </w:t>
      </w:r>
    </w:p>
    <w:p w14:paraId="2EE480E0" w14:textId="77777777" w:rsidR="005211A3" w:rsidRPr="005211A3" w:rsidRDefault="005211A3" w:rsidP="005211A3">
      <w:pPr>
        <w:pStyle w:val="Bibliography"/>
      </w:pPr>
      <w:r w:rsidRPr="005211A3">
        <w:t xml:space="preserve">55. </w:t>
      </w:r>
      <w:r w:rsidRPr="005211A3">
        <w:tab/>
        <w:t xml:space="preserve">Wickham H. </w:t>
      </w:r>
      <w:proofErr w:type="spellStart"/>
      <w:r w:rsidRPr="005211A3">
        <w:t>profr</w:t>
      </w:r>
      <w:proofErr w:type="spellEnd"/>
      <w:r w:rsidRPr="005211A3">
        <w:t>: An alternative display for profiling information [Internet]. 2014. Available from: https://CRAN.R-project.org/package=profr</w:t>
      </w:r>
    </w:p>
    <w:p w14:paraId="0F30E06D" w14:textId="77777777" w:rsidR="005211A3" w:rsidRPr="005211A3" w:rsidRDefault="005211A3" w:rsidP="005211A3">
      <w:pPr>
        <w:pStyle w:val="Bibliography"/>
      </w:pPr>
      <w:r w:rsidRPr="005211A3">
        <w:t xml:space="preserve">56. </w:t>
      </w:r>
      <w:r w:rsidRPr="005211A3">
        <w:tab/>
        <w:t xml:space="preserve">Chang W, </w:t>
      </w:r>
      <w:proofErr w:type="spellStart"/>
      <w:r w:rsidRPr="005211A3">
        <w:t>Luraschi</w:t>
      </w:r>
      <w:proofErr w:type="spellEnd"/>
      <w:r w:rsidRPr="005211A3">
        <w:t xml:space="preserve"> J. </w:t>
      </w:r>
      <w:proofErr w:type="spellStart"/>
      <w:r w:rsidRPr="005211A3">
        <w:t>profvis</w:t>
      </w:r>
      <w:proofErr w:type="spellEnd"/>
      <w:r w:rsidRPr="005211A3">
        <w:t>: Interactive Visualizations for Profiling R Code [Internet]. 2018. Available from: https://CRAN.R-project.org/package=profvis</w:t>
      </w:r>
    </w:p>
    <w:p w14:paraId="611E8146" w14:textId="77777777" w:rsidR="005211A3" w:rsidRPr="005211A3" w:rsidRDefault="005211A3" w:rsidP="005211A3">
      <w:pPr>
        <w:pStyle w:val="Bibliography"/>
      </w:pPr>
      <w:r w:rsidRPr="005211A3">
        <w:t xml:space="preserve">57. </w:t>
      </w:r>
      <w:r w:rsidRPr="005211A3">
        <w:tab/>
      </w:r>
      <w:proofErr w:type="spellStart"/>
      <w:r w:rsidRPr="005211A3">
        <w:t>Kusnierczyk</w:t>
      </w:r>
      <w:proofErr w:type="spellEnd"/>
      <w:r w:rsidRPr="005211A3">
        <w:t xml:space="preserve"> W, </w:t>
      </w:r>
      <w:proofErr w:type="spellStart"/>
      <w:r w:rsidRPr="005211A3">
        <w:t>Eddelbuettel</w:t>
      </w:r>
      <w:proofErr w:type="spellEnd"/>
      <w:r w:rsidRPr="005211A3">
        <w:t xml:space="preserve"> D, </w:t>
      </w:r>
      <w:proofErr w:type="spellStart"/>
      <w:r w:rsidRPr="005211A3">
        <w:t>Hasselman</w:t>
      </w:r>
      <w:proofErr w:type="spellEnd"/>
      <w:r w:rsidRPr="005211A3">
        <w:t xml:space="preserve"> B. </w:t>
      </w:r>
      <w:proofErr w:type="spellStart"/>
      <w:r w:rsidRPr="005211A3">
        <w:t>rbenchmark</w:t>
      </w:r>
      <w:proofErr w:type="spellEnd"/>
      <w:r w:rsidRPr="005211A3">
        <w:t>: Benchmarking routine for R [Internet]. 2012. Available from: https://CRAN.R-project.org/package=rbenchmark</w:t>
      </w:r>
    </w:p>
    <w:p w14:paraId="6A5245CD" w14:textId="77777777" w:rsidR="005211A3" w:rsidRPr="005211A3" w:rsidRDefault="005211A3" w:rsidP="005211A3">
      <w:pPr>
        <w:pStyle w:val="Bibliography"/>
      </w:pPr>
      <w:r w:rsidRPr="005211A3">
        <w:t xml:space="preserve">58. </w:t>
      </w:r>
      <w:r w:rsidRPr="005211A3">
        <w:tab/>
        <w:t xml:space="preserve">Tierney L, Rossini AJ, Li N, </w:t>
      </w:r>
      <w:proofErr w:type="spellStart"/>
      <w:r w:rsidRPr="005211A3">
        <w:t>Sevcikova</w:t>
      </w:r>
      <w:proofErr w:type="spellEnd"/>
      <w:r w:rsidRPr="005211A3">
        <w:t xml:space="preserve"> H. snow: Simple Network of Workstations [Internet]. 2018. Available from: https://CRAN.R-project.org/package=snow</w:t>
      </w:r>
    </w:p>
    <w:p w14:paraId="714CAE79" w14:textId="77777777" w:rsidR="005211A3" w:rsidRPr="005211A3" w:rsidRDefault="005211A3" w:rsidP="005211A3">
      <w:pPr>
        <w:pStyle w:val="Bibliography"/>
      </w:pPr>
      <w:r w:rsidRPr="005211A3">
        <w:t xml:space="preserve">59. </w:t>
      </w:r>
      <w:r w:rsidRPr="005211A3">
        <w:tab/>
      </w:r>
      <w:proofErr w:type="spellStart"/>
      <w:r w:rsidRPr="005211A3">
        <w:t>Luraschi</w:t>
      </w:r>
      <w:proofErr w:type="spellEnd"/>
      <w:r w:rsidRPr="005211A3">
        <w:t xml:space="preserve"> J, </w:t>
      </w:r>
      <w:proofErr w:type="spellStart"/>
      <w:r w:rsidRPr="005211A3">
        <w:t>Kuo</w:t>
      </w:r>
      <w:proofErr w:type="spellEnd"/>
      <w:r w:rsidRPr="005211A3">
        <w:t xml:space="preserve"> K, </w:t>
      </w:r>
      <w:proofErr w:type="spellStart"/>
      <w:r w:rsidRPr="005211A3">
        <w:t>Ushey</w:t>
      </w:r>
      <w:proofErr w:type="spellEnd"/>
      <w:r w:rsidRPr="005211A3">
        <w:t xml:space="preserve"> K, Allaire JJ, Macedo S, </w:t>
      </w:r>
      <w:proofErr w:type="spellStart"/>
      <w:r w:rsidRPr="005211A3">
        <w:t>RStudio</w:t>
      </w:r>
      <w:proofErr w:type="spellEnd"/>
      <w:r w:rsidRPr="005211A3">
        <w:t xml:space="preserve">, et al. </w:t>
      </w:r>
      <w:proofErr w:type="spellStart"/>
      <w:r w:rsidRPr="005211A3">
        <w:t>sparklyr</w:t>
      </w:r>
      <w:proofErr w:type="spellEnd"/>
      <w:r w:rsidRPr="005211A3">
        <w:t>: R Interface to Apache Spark [Internet]. 2018. Available from: https://CRAN.R-project.org/package=sparklyr</w:t>
      </w:r>
    </w:p>
    <w:p w14:paraId="25CE5277" w14:textId="77777777" w:rsidR="005211A3" w:rsidRPr="005211A3" w:rsidRDefault="005211A3" w:rsidP="005211A3">
      <w:pPr>
        <w:pStyle w:val="Bibliography"/>
      </w:pPr>
      <w:r w:rsidRPr="005211A3">
        <w:t xml:space="preserve">60. </w:t>
      </w:r>
      <w:r w:rsidRPr="005211A3">
        <w:tab/>
      </w:r>
      <w:proofErr w:type="spellStart"/>
      <w:r w:rsidRPr="005211A3">
        <w:t>Izrailev</w:t>
      </w:r>
      <w:proofErr w:type="spellEnd"/>
      <w:r w:rsidRPr="005211A3">
        <w:t xml:space="preserve"> S. </w:t>
      </w:r>
      <w:proofErr w:type="spellStart"/>
      <w:r w:rsidRPr="005211A3">
        <w:t>tictoc</w:t>
      </w:r>
      <w:proofErr w:type="spellEnd"/>
      <w:r w:rsidRPr="005211A3">
        <w:t>: Functions for timing R scripts, as well as implementations of Stack and List structures. [Internet]. 2014. Available from: https://CRAN.R-project.org/package=tictoc</w:t>
      </w:r>
    </w:p>
    <w:p w14:paraId="773E7878" w14:textId="77777777" w:rsidR="005211A3" w:rsidRPr="005211A3" w:rsidRDefault="005211A3" w:rsidP="005211A3">
      <w:pPr>
        <w:pStyle w:val="Bibliography"/>
      </w:pPr>
      <w:r w:rsidRPr="005211A3">
        <w:t xml:space="preserve">61. </w:t>
      </w:r>
      <w:r w:rsidRPr="005211A3">
        <w:tab/>
        <w:t>Performance Tips [Internet]. Available from: https://wiki.python.org/moin/PythonSpeed/PerformanceTips</w:t>
      </w:r>
    </w:p>
    <w:p w14:paraId="32A07A3F" w14:textId="77777777" w:rsidR="005211A3" w:rsidRPr="005211A3" w:rsidRDefault="005211A3" w:rsidP="005211A3">
      <w:pPr>
        <w:pStyle w:val="Bibliography"/>
      </w:pPr>
      <w:r w:rsidRPr="005211A3">
        <w:t xml:space="preserve">62. </w:t>
      </w:r>
      <w:r w:rsidRPr="005211A3">
        <w:tab/>
        <w:t>Binary search algorithm. In: Wikipedia [Internet]. 2018. Available from: https://en.wikipedia.org/w/index.php?title=Binary_search_algorithm&amp;oldid=835131405</w:t>
      </w:r>
    </w:p>
    <w:p w14:paraId="517E9708" w14:textId="77777777" w:rsidR="005211A3" w:rsidRPr="005211A3" w:rsidRDefault="005211A3" w:rsidP="005211A3">
      <w:pPr>
        <w:pStyle w:val="Bibliography"/>
      </w:pPr>
      <w:r w:rsidRPr="005211A3">
        <w:t xml:space="preserve">63. </w:t>
      </w:r>
      <w:r w:rsidRPr="005211A3">
        <w:tab/>
        <w:t xml:space="preserve">Justin </w:t>
      </w:r>
      <w:proofErr w:type="spellStart"/>
      <w:r w:rsidRPr="005211A3">
        <w:t>Abrahms</w:t>
      </w:r>
      <w:proofErr w:type="spellEnd"/>
      <w:r w:rsidRPr="005211A3">
        <w:t>. Big-O notation explained by a self-taught programmer [Internet]. Available from: https://justin.abrah.ms/computer-science/big-o-notation-explained.html</w:t>
      </w:r>
    </w:p>
    <w:p w14:paraId="0074E713" w14:textId="77777777" w:rsidR="005211A3" w:rsidRPr="005211A3" w:rsidRDefault="005211A3" w:rsidP="005211A3">
      <w:pPr>
        <w:pStyle w:val="Bibliography"/>
      </w:pPr>
      <w:r w:rsidRPr="005211A3">
        <w:t xml:space="preserve">64. </w:t>
      </w:r>
      <w:r w:rsidRPr="005211A3">
        <w:tab/>
        <w:t xml:space="preserve">Tierney L, </w:t>
      </w:r>
      <w:proofErr w:type="spellStart"/>
      <w:r w:rsidRPr="005211A3">
        <w:t>Jarjour</w:t>
      </w:r>
      <w:proofErr w:type="spellEnd"/>
      <w:r w:rsidRPr="005211A3">
        <w:t xml:space="preserve"> R. </w:t>
      </w:r>
      <w:proofErr w:type="spellStart"/>
      <w:r w:rsidRPr="005211A3">
        <w:t>proftools</w:t>
      </w:r>
      <w:proofErr w:type="spellEnd"/>
      <w:r w:rsidRPr="005211A3">
        <w:t>: Profile Output Processing Tools for R [Internet]. 2016. Available from: https://CRAN.R-project.org/package=proftools</w:t>
      </w:r>
    </w:p>
    <w:p w14:paraId="1FD17D3A" w14:textId="77777777" w:rsidR="005211A3" w:rsidRPr="005211A3" w:rsidRDefault="005211A3" w:rsidP="005211A3">
      <w:pPr>
        <w:pStyle w:val="Bibliography"/>
      </w:pPr>
      <w:r w:rsidRPr="005211A3">
        <w:t xml:space="preserve">65. </w:t>
      </w:r>
      <w:r w:rsidRPr="005211A3">
        <w:tab/>
        <w:t xml:space="preserve">Burns P. The R Inferno. lulu.com; 2012. 154 p. </w:t>
      </w:r>
    </w:p>
    <w:p w14:paraId="42BDCBD3" w14:textId="77777777" w:rsidR="005211A3" w:rsidRPr="005211A3" w:rsidRDefault="005211A3" w:rsidP="005211A3">
      <w:pPr>
        <w:pStyle w:val="Bibliography"/>
      </w:pPr>
      <w:r w:rsidRPr="005211A3">
        <w:t xml:space="preserve">66. </w:t>
      </w:r>
      <w:r w:rsidRPr="005211A3">
        <w:tab/>
        <w:t xml:space="preserve">Jim </w:t>
      </w:r>
      <w:proofErr w:type="spellStart"/>
      <w:r w:rsidRPr="005211A3">
        <w:t>Xochellis</w:t>
      </w:r>
      <w:proofErr w:type="spellEnd"/>
      <w:r w:rsidRPr="005211A3">
        <w:t xml:space="preserve">. The impact of the Pareto principle in optimization - </w:t>
      </w:r>
      <w:proofErr w:type="spellStart"/>
      <w:r w:rsidRPr="005211A3">
        <w:t>CodeProject</w:t>
      </w:r>
      <w:proofErr w:type="spellEnd"/>
      <w:r w:rsidRPr="005211A3">
        <w:t xml:space="preserve"> [Internet]. 2010. Available from: https://www.codeproject.com/Articles/49023/The-impact-of-the-Pareto-principle-in-optimization</w:t>
      </w:r>
    </w:p>
    <w:p w14:paraId="06413403" w14:textId="77777777" w:rsidR="005211A3" w:rsidRPr="005211A3" w:rsidRDefault="005211A3" w:rsidP="005211A3">
      <w:pPr>
        <w:pStyle w:val="Bibliography"/>
      </w:pPr>
      <w:r w:rsidRPr="005211A3">
        <w:t xml:space="preserve">67. </w:t>
      </w:r>
      <w:r w:rsidRPr="005211A3">
        <w:tab/>
        <w:t xml:space="preserve">Jim Bird. Applying the 80:20 Rule in Software Development - </w:t>
      </w:r>
      <w:proofErr w:type="spellStart"/>
      <w:r w:rsidRPr="005211A3">
        <w:t>DZone</w:t>
      </w:r>
      <w:proofErr w:type="spellEnd"/>
      <w:r w:rsidRPr="005211A3">
        <w:t xml:space="preserve"> Agile [Internet]. dzone.com. 2013. Available from: https://dzone.com/articles/applying-8020-rule-software</w:t>
      </w:r>
    </w:p>
    <w:p w14:paraId="0E750480" w14:textId="77777777" w:rsidR="005211A3" w:rsidRPr="005211A3" w:rsidRDefault="005211A3" w:rsidP="005211A3">
      <w:pPr>
        <w:pStyle w:val="Bibliography"/>
      </w:pPr>
      <w:r w:rsidRPr="005211A3">
        <w:t xml:space="preserve">68. </w:t>
      </w:r>
      <w:r w:rsidRPr="005211A3">
        <w:tab/>
        <w:t xml:space="preserve">Knuth DE. Structured Programming with Go to Statements. ACM </w:t>
      </w:r>
      <w:proofErr w:type="spellStart"/>
      <w:r w:rsidRPr="005211A3">
        <w:t>Comput</w:t>
      </w:r>
      <w:proofErr w:type="spellEnd"/>
      <w:r w:rsidRPr="005211A3">
        <w:t xml:space="preserve"> </w:t>
      </w:r>
      <w:proofErr w:type="spellStart"/>
      <w:r w:rsidRPr="005211A3">
        <w:t>Surv</w:t>
      </w:r>
      <w:proofErr w:type="spellEnd"/>
      <w:r w:rsidRPr="005211A3">
        <w:t xml:space="preserve"> [Internet]. 1974 Dec;6(4):261–301. Available from: http://doi.acm.org/10.1145/356635.356640</w:t>
      </w:r>
    </w:p>
    <w:p w14:paraId="3A3A58D3" w14:textId="77777777" w:rsidR="005211A3" w:rsidRPr="005211A3" w:rsidRDefault="005211A3" w:rsidP="005211A3">
      <w:pPr>
        <w:pStyle w:val="Bibliography"/>
      </w:pPr>
      <w:r w:rsidRPr="005211A3">
        <w:t xml:space="preserve">69. </w:t>
      </w:r>
      <w:r w:rsidRPr="005211A3">
        <w:tab/>
        <w:t xml:space="preserve">Emily Robinson. Making R Code </w:t>
      </w:r>
      <w:proofErr w:type="gramStart"/>
      <w:r w:rsidRPr="005211A3">
        <w:t>Faster :</w:t>
      </w:r>
      <w:proofErr w:type="gramEnd"/>
      <w:r w:rsidRPr="005211A3">
        <w:t xml:space="preserve"> A Case Study [Internet]. Hooked on Data. 2017. Available from: https://robinsones.github.io/Making-R-Code-Faster-A-Case-Study/</w:t>
      </w:r>
    </w:p>
    <w:p w14:paraId="6B6E6493" w14:textId="77777777" w:rsidR="005211A3" w:rsidRPr="005211A3" w:rsidRDefault="005211A3" w:rsidP="005211A3">
      <w:pPr>
        <w:pStyle w:val="Bibliography"/>
      </w:pPr>
      <w:r w:rsidRPr="005211A3">
        <w:t xml:space="preserve">70. </w:t>
      </w:r>
      <w:r w:rsidRPr="005211A3">
        <w:tab/>
        <w:t xml:space="preserve">Wickham H. Advanced R. 1 edition. Boca Raton, FL: Chapman and Hall/CRC; 2014. 476 p. </w:t>
      </w:r>
    </w:p>
    <w:p w14:paraId="7B7C9A41" w14:textId="2F6A1BED" w:rsidR="00040D21" w:rsidRDefault="00040D21" w:rsidP="00CA3BC0">
      <w:pPr>
        <w:pStyle w:val="BodyText"/>
      </w:pPr>
      <w:r>
        <w:fldChar w:fldCharType="end"/>
      </w:r>
    </w:p>
    <w:p w14:paraId="6FE59B02" w14:textId="56789629" w:rsidR="003B4F57" w:rsidRDefault="003B4F57">
      <w:pPr>
        <w:spacing w:after="200"/>
        <w:rPr>
          <w:rFonts w:asciiTheme="minorHAnsi" w:eastAsiaTheme="minorHAnsi" w:hAnsiTheme="minorHAnsi" w:cstheme="minorBidi"/>
          <w:sz w:val="22"/>
        </w:rPr>
      </w:pPr>
      <w:r>
        <w:br w:type="page"/>
      </w:r>
    </w:p>
    <w:p w14:paraId="6B25753D" w14:textId="2EA795E6" w:rsidR="003B4F57" w:rsidRDefault="003B4F57" w:rsidP="007A7EA6">
      <w:pPr>
        <w:pStyle w:val="Heading2"/>
      </w:pPr>
      <w:r>
        <w:lastRenderedPageBreak/>
        <w:t>Supplement</w:t>
      </w:r>
    </w:p>
    <w:p w14:paraId="05C2DD20" w14:textId="2A6C2AA0" w:rsidR="007A7EA6" w:rsidRDefault="006F0A4E" w:rsidP="00CA3BC0">
      <w:pPr>
        <w:pStyle w:val="BodyText"/>
      </w:pPr>
      <w:r>
        <w:t>For data tables, “All” column summarizes data from years from to 2005 up through 2018.</w:t>
      </w:r>
    </w:p>
    <w:p w14:paraId="13C87245" w14:textId="48842499" w:rsidR="007A7EA6" w:rsidRDefault="007A7EA6" w:rsidP="00CA3BC0">
      <w:pPr>
        <w:pStyle w:val="BodyText"/>
      </w:pPr>
      <w:r>
        <w:t xml:space="preserve">Table </w:t>
      </w:r>
      <w:r w:rsidR="005A79ED">
        <w:t>for</w:t>
      </w:r>
      <w:r w:rsidR="006F0A4E">
        <w:t xml:space="preserve"> data shown in Figure 1: </w:t>
      </w:r>
      <w:r w:rsidR="006F0A4E" w:rsidRPr="006F0A4E">
        <w:t>Packages by year updated and presence of non-empty testing directory</w:t>
      </w:r>
    </w:p>
    <w:tbl>
      <w:tblPr>
        <w:tblStyle w:val="GridTable1Light-Accent1"/>
        <w:tblW w:w="5195" w:type="pct"/>
        <w:tblLayout w:type="fixed"/>
        <w:tblLook w:val="04A0" w:firstRow="1" w:lastRow="0" w:firstColumn="1" w:lastColumn="0" w:noHBand="0" w:noVBand="1"/>
      </w:tblPr>
      <w:tblGrid>
        <w:gridCol w:w="1313"/>
        <w:gridCol w:w="670"/>
        <w:gridCol w:w="671"/>
        <w:gridCol w:w="669"/>
        <w:gridCol w:w="670"/>
        <w:gridCol w:w="669"/>
        <w:gridCol w:w="670"/>
        <w:gridCol w:w="669"/>
        <w:gridCol w:w="744"/>
        <w:gridCol w:w="720"/>
        <w:gridCol w:w="720"/>
        <w:gridCol w:w="720"/>
        <w:gridCol w:w="810"/>
      </w:tblGrid>
      <w:tr w:rsidR="003B4F57" w:rsidRPr="007A7EA6" w14:paraId="64355AFD" w14:textId="77777777" w:rsidTr="003B4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1AD356DB" w14:textId="398ACE84" w:rsidR="003B4F57" w:rsidRPr="007A7EA6" w:rsidRDefault="003B4F57" w:rsidP="003B4F57">
            <w:pPr>
              <w:rPr>
                <w:rFonts w:ascii="Calibri" w:hAnsi="Calibri"/>
                <w:color w:val="000000"/>
                <w:sz w:val="20"/>
                <w:szCs w:val="20"/>
              </w:rPr>
            </w:pPr>
            <w:r w:rsidRPr="007A7EA6">
              <w:rPr>
                <w:rFonts w:ascii="Calibri" w:hAnsi="Calibri"/>
                <w:color w:val="000000"/>
                <w:sz w:val="20"/>
                <w:szCs w:val="20"/>
              </w:rPr>
              <w:t>Year</w:t>
            </w:r>
          </w:p>
        </w:tc>
        <w:tc>
          <w:tcPr>
            <w:tcW w:w="670" w:type="dxa"/>
            <w:noWrap/>
            <w:hideMark/>
          </w:tcPr>
          <w:p w14:paraId="38B7CEC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8</w:t>
            </w:r>
          </w:p>
        </w:tc>
        <w:tc>
          <w:tcPr>
            <w:tcW w:w="671" w:type="dxa"/>
            <w:noWrap/>
            <w:hideMark/>
          </w:tcPr>
          <w:p w14:paraId="7E854DA2"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9</w:t>
            </w:r>
          </w:p>
        </w:tc>
        <w:tc>
          <w:tcPr>
            <w:tcW w:w="669" w:type="dxa"/>
            <w:noWrap/>
            <w:hideMark/>
          </w:tcPr>
          <w:p w14:paraId="5B0044C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0</w:t>
            </w:r>
          </w:p>
        </w:tc>
        <w:tc>
          <w:tcPr>
            <w:tcW w:w="670" w:type="dxa"/>
            <w:noWrap/>
            <w:hideMark/>
          </w:tcPr>
          <w:p w14:paraId="345B42C3"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1</w:t>
            </w:r>
          </w:p>
        </w:tc>
        <w:tc>
          <w:tcPr>
            <w:tcW w:w="669" w:type="dxa"/>
            <w:noWrap/>
            <w:hideMark/>
          </w:tcPr>
          <w:p w14:paraId="2C1CFCB8"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2</w:t>
            </w:r>
          </w:p>
        </w:tc>
        <w:tc>
          <w:tcPr>
            <w:tcW w:w="670" w:type="dxa"/>
            <w:noWrap/>
            <w:hideMark/>
          </w:tcPr>
          <w:p w14:paraId="6F17FC6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3</w:t>
            </w:r>
          </w:p>
        </w:tc>
        <w:tc>
          <w:tcPr>
            <w:tcW w:w="669" w:type="dxa"/>
            <w:noWrap/>
            <w:hideMark/>
          </w:tcPr>
          <w:p w14:paraId="063BDCC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4</w:t>
            </w:r>
          </w:p>
        </w:tc>
        <w:tc>
          <w:tcPr>
            <w:tcW w:w="744" w:type="dxa"/>
            <w:noWrap/>
            <w:hideMark/>
          </w:tcPr>
          <w:p w14:paraId="4191AFC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5</w:t>
            </w:r>
          </w:p>
        </w:tc>
        <w:tc>
          <w:tcPr>
            <w:tcW w:w="720" w:type="dxa"/>
            <w:noWrap/>
            <w:hideMark/>
          </w:tcPr>
          <w:p w14:paraId="0D12792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6</w:t>
            </w:r>
          </w:p>
        </w:tc>
        <w:tc>
          <w:tcPr>
            <w:tcW w:w="720" w:type="dxa"/>
            <w:noWrap/>
            <w:hideMark/>
          </w:tcPr>
          <w:p w14:paraId="18BECF05"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7</w:t>
            </w:r>
          </w:p>
        </w:tc>
        <w:tc>
          <w:tcPr>
            <w:tcW w:w="720" w:type="dxa"/>
            <w:noWrap/>
            <w:hideMark/>
          </w:tcPr>
          <w:p w14:paraId="6B18C45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8</w:t>
            </w:r>
          </w:p>
        </w:tc>
        <w:tc>
          <w:tcPr>
            <w:tcW w:w="810" w:type="dxa"/>
          </w:tcPr>
          <w:p w14:paraId="3031090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All</w:t>
            </w:r>
          </w:p>
        </w:tc>
      </w:tr>
      <w:tr w:rsidR="00955286" w:rsidRPr="007A7EA6" w14:paraId="621F07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6DF0943E"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Packages</w:t>
            </w:r>
          </w:p>
        </w:tc>
        <w:tc>
          <w:tcPr>
            <w:tcW w:w="670" w:type="dxa"/>
            <w:noWrap/>
            <w:vAlign w:val="bottom"/>
            <w:hideMark/>
          </w:tcPr>
          <w:p w14:paraId="417403C9" w14:textId="3345D54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71" w:type="dxa"/>
            <w:noWrap/>
            <w:vAlign w:val="bottom"/>
            <w:hideMark/>
          </w:tcPr>
          <w:p w14:paraId="1AC21A34" w14:textId="040F572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5</w:t>
            </w:r>
          </w:p>
        </w:tc>
        <w:tc>
          <w:tcPr>
            <w:tcW w:w="669" w:type="dxa"/>
            <w:noWrap/>
            <w:vAlign w:val="bottom"/>
            <w:hideMark/>
          </w:tcPr>
          <w:p w14:paraId="2373EAC0" w14:textId="0C65C1F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2</w:t>
            </w:r>
          </w:p>
        </w:tc>
        <w:tc>
          <w:tcPr>
            <w:tcW w:w="670" w:type="dxa"/>
            <w:noWrap/>
            <w:vAlign w:val="bottom"/>
            <w:hideMark/>
          </w:tcPr>
          <w:p w14:paraId="31018185" w14:textId="17679A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5</w:t>
            </w:r>
          </w:p>
        </w:tc>
        <w:tc>
          <w:tcPr>
            <w:tcW w:w="669" w:type="dxa"/>
            <w:noWrap/>
            <w:vAlign w:val="bottom"/>
            <w:hideMark/>
          </w:tcPr>
          <w:p w14:paraId="21D2A6E2" w14:textId="57A711A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67</w:t>
            </w:r>
          </w:p>
        </w:tc>
        <w:tc>
          <w:tcPr>
            <w:tcW w:w="670" w:type="dxa"/>
            <w:noWrap/>
            <w:vAlign w:val="bottom"/>
            <w:hideMark/>
          </w:tcPr>
          <w:p w14:paraId="2958DE3B" w14:textId="1B44D1E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73</w:t>
            </w:r>
          </w:p>
        </w:tc>
        <w:tc>
          <w:tcPr>
            <w:tcW w:w="669" w:type="dxa"/>
            <w:noWrap/>
            <w:vAlign w:val="bottom"/>
            <w:hideMark/>
          </w:tcPr>
          <w:p w14:paraId="515244C4" w14:textId="4E253F0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68</w:t>
            </w:r>
          </w:p>
        </w:tc>
        <w:tc>
          <w:tcPr>
            <w:tcW w:w="744" w:type="dxa"/>
            <w:noWrap/>
            <w:vAlign w:val="bottom"/>
            <w:hideMark/>
          </w:tcPr>
          <w:p w14:paraId="5C24EA0B" w14:textId="651752A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165</w:t>
            </w:r>
          </w:p>
        </w:tc>
        <w:tc>
          <w:tcPr>
            <w:tcW w:w="720" w:type="dxa"/>
            <w:noWrap/>
            <w:vAlign w:val="bottom"/>
            <w:hideMark/>
          </w:tcPr>
          <w:p w14:paraId="0F3395D8" w14:textId="6176CFC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783</w:t>
            </w:r>
          </w:p>
        </w:tc>
        <w:tc>
          <w:tcPr>
            <w:tcW w:w="720" w:type="dxa"/>
            <w:noWrap/>
            <w:vAlign w:val="bottom"/>
            <w:hideMark/>
          </w:tcPr>
          <w:p w14:paraId="49083DE2" w14:textId="0BF7031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25</w:t>
            </w:r>
          </w:p>
        </w:tc>
        <w:tc>
          <w:tcPr>
            <w:tcW w:w="720" w:type="dxa"/>
            <w:noWrap/>
            <w:vAlign w:val="bottom"/>
            <w:hideMark/>
          </w:tcPr>
          <w:p w14:paraId="5C3AECB4" w14:textId="597ED1B3"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475</w:t>
            </w:r>
          </w:p>
        </w:tc>
        <w:tc>
          <w:tcPr>
            <w:tcW w:w="810" w:type="dxa"/>
            <w:vAlign w:val="bottom"/>
          </w:tcPr>
          <w:p w14:paraId="5B979AEB" w14:textId="300FEA8C"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3094</w:t>
            </w:r>
          </w:p>
        </w:tc>
      </w:tr>
      <w:tr w:rsidR="00955286" w:rsidRPr="007A7EA6" w14:paraId="66900ED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5B801824" w14:textId="77777777" w:rsidR="00955286" w:rsidRPr="007A7EA6" w:rsidRDefault="00955286" w:rsidP="00955286">
            <w:pPr>
              <w:rPr>
                <w:rFonts w:ascii="Calibri" w:hAnsi="Calibri"/>
                <w:color w:val="000000"/>
                <w:sz w:val="20"/>
                <w:szCs w:val="20"/>
              </w:rPr>
            </w:pPr>
            <w:proofErr w:type="spellStart"/>
            <w:r w:rsidRPr="007A7EA6">
              <w:rPr>
                <w:rFonts w:ascii="Calibri" w:hAnsi="Calibri"/>
                <w:color w:val="000000"/>
                <w:sz w:val="20"/>
                <w:szCs w:val="20"/>
              </w:rPr>
              <w:t>Pkg</w:t>
            </w:r>
            <w:proofErr w:type="spellEnd"/>
            <w:r w:rsidRPr="007A7EA6">
              <w:rPr>
                <w:rFonts w:ascii="Calibri" w:hAnsi="Calibri"/>
                <w:color w:val="000000"/>
                <w:sz w:val="20"/>
                <w:szCs w:val="20"/>
              </w:rPr>
              <w:t xml:space="preserve"> w/Test Dir</w:t>
            </w:r>
          </w:p>
        </w:tc>
        <w:tc>
          <w:tcPr>
            <w:tcW w:w="670" w:type="dxa"/>
            <w:noWrap/>
            <w:vAlign w:val="bottom"/>
            <w:hideMark/>
          </w:tcPr>
          <w:p w14:paraId="5C2AFF62" w14:textId="0A648E2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w:t>
            </w:r>
          </w:p>
        </w:tc>
        <w:tc>
          <w:tcPr>
            <w:tcW w:w="671" w:type="dxa"/>
            <w:noWrap/>
            <w:vAlign w:val="bottom"/>
            <w:hideMark/>
          </w:tcPr>
          <w:p w14:paraId="7894386D" w14:textId="0F8BC0B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w:t>
            </w:r>
          </w:p>
        </w:tc>
        <w:tc>
          <w:tcPr>
            <w:tcW w:w="669" w:type="dxa"/>
            <w:noWrap/>
            <w:vAlign w:val="bottom"/>
            <w:hideMark/>
          </w:tcPr>
          <w:p w14:paraId="6945A807" w14:textId="0A99FC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w:t>
            </w:r>
          </w:p>
        </w:tc>
        <w:tc>
          <w:tcPr>
            <w:tcW w:w="670" w:type="dxa"/>
            <w:noWrap/>
            <w:vAlign w:val="bottom"/>
            <w:hideMark/>
          </w:tcPr>
          <w:p w14:paraId="304C0D41" w14:textId="168596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69" w:type="dxa"/>
            <w:noWrap/>
            <w:vAlign w:val="bottom"/>
            <w:hideMark/>
          </w:tcPr>
          <w:p w14:paraId="70A541FD" w14:textId="50266C30"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c>
          <w:tcPr>
            <w:tcW w:w="670" w:type="dxa"/>
            <w:noWrap/>
            <w:vAlign w:val="bottom"/>
            <w:hideMark/>
          </w:tcPr>
          <w:p w14:paraId="0EE17CC7" w14:textId="4955D29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6</w:t>
            </w:r>
          </w:p>
        </w:tc>
        <w:tc>
          <w:tcPr>
            <w:tcW w:w="669" w:type="dxa"/>
            <w:noWrap/>
            <w:vAlign w:val="bottom"/>
            <w:hideMark/>
          </w:tcPr>
          <w:p w14:paraId="7B7C8720" w14:textId="3D01FB5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w:t>
            </w:r>
          </w:p>
        </w:tc>
        <w:tc>
          <w:tcPr>
            <w:tcW w:w="744" w:type="dxa"/>
            <w:noWrap/>
            <w:vAlign w:val="bottom"/>
            <w:hideMark/>
          </w:tcPr>
          <w:p w14:paraId="7358D69A" w14:textId="6EA6DEF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28</w:t>
            </w:r>
          </w:p>
        </w:tc>
        <w:tc>
          <w:tcPr>
            <w:tcW w:w="720" w:type="dxa"/>
            <w:noWrap/>
            <w:vAlign w:val="bottom"/>
            <w:hideMark/>
          </w:tcPr>
          <w:p w14:paraId="322DB514" w14:textId="2EAC844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83</w:t>
            </w:r>
          </w:p>
        </w:tc>
        <w:tc>
          <w:tcPr>
            <w:tcW w:w="720" w:type="dxa"/>
            <w:noWrap/>
            <w:vAlign w:val="bottom"/>
            <w:hideMark/>
          </w:tcPr>
          <w:p w14:paraId="1E887FBB" w14:textId="7F2BC15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0</w:t>
            </w:r>
          </w:p>
        </w:tc>
        <w:tc>
          <w:tcPr>
            <w:tcW w:w="720" w:type="dxa"/>
            <w:noWrap/>
            <w:vAlign w:val="bottom"/>
            <w:hideMark/>
          </w:tcPr>
          <w:p w14:paraId="7598FD00" w14:textId="6B7A478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407</w:t>
            </w:r>
          </w:p>
        </w:tc>
        <w:tc>
          <w:tcPr>
            <w:tcW w:w="810" w:type="dxa"/>
            <w:vAlign w:val="bottom"/>
          </w:tcPr>
          <w:p w14:paraId="092EE190" w14:textId="691A6CFB"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295</w:t>
            </w:r>
          </w:p>
        </w:tc>
      </w:tr>
      <w:tr w:rsidR="00955286" w:rsidRPr="007A7EA6" w14:paraId="4D9DBF2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3F95B9BA"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Tested %</w:t>
            </w:r>
          </w:p>
        </w:tc>
        <w:tc>
          <w:tcPr>
            <w:tcW w:w="670" w:type="dxa"/>
            <w:noWrap/>
            <w:vAlign w:val="bottom"/>
            <w:hideMark/>
          </w:tcPr>
          <w:p w14:paraId="6E02DED2" w14:textId="1933B4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71" w:type="dxa"/>
            <w:noWrap/>
            <w:vAlign w:val="bottom"/>
            <w:hideMark/>
          </w:tcPr>
          <w:p w14:paraId="7F2B1EB6" w14:textId="5398DD0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69" w:type="dxa"/>
            <w:noWrap/>
            <w:vAlign w:val="bottom"/>
            <w:hideMark/>
          </w:tcPr>
          <w:p w14:paraId="34463935" w14:textId="58876FD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70" w:type="dxa"/>
            <w:noWrap/>
            <w:vAlign w:val="bottom"/>
            <w:hideMark/>
          </w:tcPr>
          <w:p w14:paraId="050D814C" w14:textId="75DEE8F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5</w:t>
            </w:r>
          </w:p>
        </w:tc>
        <w:tc>
          <w:tcPr>
            <w:tcW w:w="669" w:type="dxa"/>
            <w:noWrap/>
            <w:vAlign w:val="bottom"/>
            <w:hideMark/>
          </w:tcPr>
          <w:p w14:paraId="7225E852" w14:textId="0AB2C10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w:t>
            </w:r>
          </w:p>
        </w:tc>
        <w:tc>
          <w:tcPr>
            <w:tcW w:w="670" w:type="dxa"/>
            <w:noWrap/>
            <w:vAlign w:val="bottom"/>
            <w:hideMark/>
          </w:tcPr>
          <w:p w14:paraId="334E75F8" w14:textId="78B37AC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69" w:type="dxa"/>
            <w:noWrap/>
            <w:vAlign w:val="bottom"/>
            <w:hideMark/>
          </w:tcPr>
          <w:p w14:paraId="64107F63" w14:textId="1CA0FE4F"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744" w:type="dxa"/>
            <w:noWrap/>
            <w:vAlign w:val="bottom"/>
            <w:hideMark/>
          </w:tcPr>
          <w:p w14:paraId="67F3E010" w14:textId="70F6AE0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720" w:type="dxa"/>
            <w:noWrap/>
            <w:vAlign w:val="bottom"/>
            <w:hideMark/>
          </w:tcPr>
          <w:p w14:paraId="11E7C39F" w14:textId="38C300A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w:t>
            </w:r>
          </w:p>
        </w:tc>
        <w:tc>
          <w:tcPr>
            <w:tcW w:w="720" w:type="dxa"/>
            <w:noWrap/>
            <w:vAlign w:val="bottom"/>
            <w:hideMark/>
          </w:tcPr>
          <w:p w14:paraId="03485D44" w14:textId="2FC20EA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5</w:t>
            </w:r>
          </w:p>
        </w:tc>
        <w:tc>
          <w:tcPr>
            <w:tcW w:w="720" w:type="dxa"/>
            <w:noWrap/>
            <w:vAlign w:val="bottom"/>
            <w:hideMark/>
          </w:tcPr>
          <w:p w14:paraId="0A2EBD84" w14:textId="582A0868"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4</w:t>
            </w:r>
          </w:p>
        </w:tc>
        <w:tc>
          <w:tcPr>
            <w:tcW w:w="810" w:type="dxa"/>
            <w:vAlign w:val="bottom"/>
          </w:tcPr>
          <w:p w14:paraId="3E293331" w14:textId="694DB8BA"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r>
    </w:tbl>
    <w:p w14:paraId="7686E9C2" w14:textId="77777777" w:rsidR="006F0A4E" w:rsidRDefault="006F0A4E" w:rsidP="007A7EA6">
      <w:pPr>
        <w:pStyle w:val="BodyText"/>
      </w:pPr>
    </w:p>
    <w:p w14:paraId="2D437D24" w14:textId="204997D5" w:rsidR="007A7EA6" w:rsidRDefault="007A7EA6" w:rsidP="007A7EA6">
      <w:pPr>
        <w:pStyle w:val="BodyText"/>
      </w:pPr>
      <w:r>
        <w:t xml:space="preserve">Table </w:t>
      </w:r>
      <w:r w:rsidR="005A79ED">
        <w:t>for</w:t>
      </w:r>
      <w:r>
        <w:t xml:space="preserve"> data shown in Figure 2</w:t>
      </w:r>
      <w:r w:rsidR="006F0A4E">
        <w:t xml:space="preserve">: </w:t>
      </w:r>
      <w:r w:rsidR="006F0A4E" w:rsidRPr="006F0A4E">
        <w:t>Packages by year updated and testing framework dependency</w:t>
      </w:r>
      <w:r w:rsidR="006F0A4E">
        <w:t>; only non-zero percentages shown</w:t>
      </w:r>
    </w:p>
    <w:tbl>
      <w:tblPr>
        <w:tblStyle w:val="GridTable1Light-Accent1"/>
        <w:tblW w:w="5173" w:type="pct"/>
        <w:tblLook w:val="04A0" w:firstRow="1" w:lastRow="0" w:firstColumn="1" w:lastColumn="0" w:noHBand="0" w:noVBand="1"/>
      </w:tblPr>
      <w:tblGrid>
        <w:gridCol w:w="1255"/>
        <w:gridCol w:w="622"/>
        <w:gridCol w:w="622"/>
        <w:gridCol w:w="634"/>
        <w:gridCol w:w="709"/>
        <w:gridCol w:w="709"/>
        <w:gridCol w:w="709"/>
        <w:gridCol w:w="709"/>
        <w:gridCol w:w="783"/>
        <w:gridCol w:w="819"/>
        <w:gridCol w:w="686"/>
        <w:gridCol w:w="686"/>
        <w:gridCol w:w="731"/>
      </w:tblGrid>
      <w:tr w:rsidR="007A7EA6" w:rsidRPr="00520CB1" w14:paraId="06516454" w14:textId="77777777" w:rsidTr="006F2EE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12489B9" w14:textId="77777777" w:rsidR="007A7EA6" w:rsidRPr="008B189E" w:rsidRDefault="007A7EA6" w:rsidP="0061651F">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Year</w:t>
            </w:r>
          </w:p>
        </w:tc>
        <w:tc>
          <w:tcPr>
            <w:tcW w:w="622" w:type="dxa"/>
            <w:noWrap/>
            <w:hideMark/>
          </w:tcPr>
          <w:p w14:paraId="41C4482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8</w:t>
            </w:r>
          </w:p>
        </w:tc>
        <w:tc>
          <w:tcPr>
            <w:tcW w:w="622" w:type="dxa"/>
            <w:noWrap/>
            <w:hideMark/>
          </w:tcPr>
          <w:p w14:paraId="22113173"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9</w:t>
            </w:r>
          </w:p>
        </w:tc>
        <w:tc>
          <w:tcPr>
            <w:tcW w:w="634" w:type="dxa"/>
            <w:noWrap/>
            <w:hideMark/>
          </w:tcPr>
          <w:p w14:paraId="08A2D97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0</w:t>
            </w:r>
          </w:p>
        </w:tc>
        <w:tc>
          <w:tcPr>
            <w:tcW w:w="709" w:type="dxa"/>
            <w:noWrap/>
            <w:hideMark/>
          </w:tcPr>
          <w:p w14:paraId="6A7DE8D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1</w:t>
            </w:r>
          </w:p>
        </w:tc>
        <w:tc>
          <w:tcPr>
            <w:tcW w:w="709" w:type="dxa"/>
            <w:noWrap/>
            <w:hideMark/>
          </w:tcPr>
          <w:p w14:paraId="7B5AAA4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2</w:t>
            </w:r>
          </w:p>
        </w:tc>
        <w:tc>
          <w:tcPr>
            <w:tcW w:w="709" w:type="dxa"/>
            <w:noWrap/>
            <w:hideMark/>
          </w:tcPr>
          <w:p w14:paraId="6042DFF2"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3</w:t>
            </w:r>
          </w:p>
        </w:tc>
        <w:tc>
          <w:tcPr>
            <w:tcW w:w="709" w:type="dxa"/>
            <w:noWrap/>
            <w:hideMark/>
          </w:tcPr>
          <w:p w14:paraId="009640D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4</w:t>
            </w:r>
          </w:p>
        </w:tc>
        <w:tc>
          <w:tcPr>
            <w:tcW w:w="783" w:type="dxa"/>
            <w:noWrap/>
            <w:hideMark/>
          </w:tcPr>
          <w:p w14:paraId="1F41A670"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5</w:t>
            </w:r>
          </w:p>
        </w:tc>
        <w:tc>
          <w:tcPr>
            <w:tcW w:w="819" w:type="dxa"/>
            <w:noWrap/>
            <w:hideMark/>
          </w:tcPr>
          <w:p w14:paraId="349ACA9D"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6</w:t>
            </w:r>
          </w:p>
        </w:tc>
        <w:tc>
          <w:tcPr>
            <w:tcW w:w="686" w:type="dxa"/>
            <w:noWrap/>
            <w:hideMark/>
          </w:tcPr>
          <w:p w14:paraId="315BC9A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7</w:t>
            </w:r>
          </w:p>
        </w:tc>
        <w:tc>
          <w:tcPr>
            <w:tcW w:w="686" w:type="dxa"/>
            <w:noWrap/>
            <w:hideMark/>
          </w:tcPr>
          <w:p w14:paraId="2954015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8</w:t>
            </w:r>
          </w:p>
        </w:tc>
        <w:tc>
          <w:tcPr>
            <w:tcW w:w="731" w:type="dxa"/>
            <w:noWrap/>
            <w:hideMark/>
          </w:tcPr>
          <w:p w14:paraId="16C45DD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All</w:t>
            </w:r>
          </w:p>
        </w:tc>
      </w:tr>
      <w:tr w:rsidR="006F2EEA" w:rsidRPr="00520CB1" w14:paraId="299BF97F"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B82AA77" w14:textId="77777777" w:rsidR="006F2EEA" w:rsidRPr="008B189E" w:rsidRDefault="006F2EEA" w:rsidP="006F2EEA">
            <w:pPr>
              <w:rPr>
                <w:rFonts w:asciiTheme="majorHAnsi" w:eastAsia="Arial Unicode MS" w:hAnsiTheme="majorHAnsi" w:cstheme="majorHAnsi"/>
                <w:color w:val="000000"/>
                <w:sz w:val="20"/>
                <w:szCs w:val="20"/>
              </w:rPr>
            </w:pPr>
            <w:r w:rsidRPr="00520CB1">
              <w:rPr>
                <w:rFonts w:asciiTheme="majorHAnsi" w:eastAsia="Arial Unicode MS" w:hAnsiTheme="majorHAnsi" w:cstheme="majorHAnsi"/>
                <w:color w:val="000000"/>
                <w:sz w:val="20"/>
                <w:szCs w:val="20"/>
              </w:rPr>
              <w:t>Packages</w:t>
            </w:r>
          </w:p>
        </w:tc>
        <w:tc>
          <w:tcPr>
            <w:tcW w:w="622" w:type="dxa"/>
            <w:noWrap/>
            <w:vAlign w:val="bottom"/>
            <w:hideMark/>
          </w:tcPr>
          <w:p w14:paraId="5ED28569" w14:textId="30749EA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4D54FE36" w14:textId="006088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50A93B21" w14:textId="1624E10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074E2ED8" w14:textId="57F897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5D67BD61" w14:textId="026A215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6FD912D1" w14:textId="0017A8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75B3E14C" w14:textId="3B9573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0D706BD" w14:textId="63FE85A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242A4A51" w14:textId="57B5682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0571CE1C" w14:textId="377862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79FCC2FD" w14:textId="23E5192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70D1544D" w14:textId="5C5E314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r w:rsidR="006F2EEA" w:rsidRPr="00520CB1" w14:paraId="16ADB8FD"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FBF49C9"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Pkgs</w:t>
            </w:r>
            <w:proofErr w:type="spellEnd"/>
            <w:r w:rsidRPr="008B189E">
              <w:rPr>
                <w:rFonts w:asciiTheme="majorHAnsi" w:eastAsia="Arial Unicode MS" w:hAnsiTheme="majorHAnsi" w:cstheme="majorHAnsi"/>
                <w:color w:val="000000"/>
                <w:sz w:val="20"/>
                <w:szCs w:val="20"/>
              </w:rPr>
              <w:t xml:space="preserve"> w/Dep</w:t>
            </w:r>
          </w:p>
        </w:tc>
        <w:tc>
          <w:tcPr>
            <w:tcW w:w="622" w:type="dxa"/>
            <w:noWrap/>
            <w:vAlign w:val="bottom"/>
            <w:hideMark/>
          </w:tcPr>
          <w:p w14:paraId="487E9D41" w14:textId="1B57E5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3C639C68" w14:textId="2F866B2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54741ACC" w14:textId="284324D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534D5DC" w14:textId="220025C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56FD12EA" w14:textId="5C514B5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45CB8B7A" w14:textId="521C754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2CB29373" w14:textId="27AEB76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83" w:type="dxa"/>
            <w:noWrap/>
            <w:vAlign w:val="bottom"/>
            <w:hideMark/>
          </w:tcPr>
          <w:p w14:paraId="59CF6B3B" w14:textId="3E437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0551A914" w14:textId="5D2E7D4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8D0144C" w14:textId="5D7843F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51A76BA5" w14:textId="355245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w:t>
            </w:r>
          </w:p>
        </w:tc>
        <w:tc>
          <w:tcPr>
            <w:tcW w:w="731" w:type="dxa"/>
            <w:noWrap/>
            <w:vAlign w:val="bottom"/>
            <w:hideMark/>
          </w:tcPr>
          <w:p w14:paraId="1ED97016" w14:textId="30B0EB9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r>
      <w:tr w:rsidR="006F2EEA" w:rsidRPr="00520CB1" w14:paraId="3D7E8E68"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19E6FD8"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svUnit</w:t>
            </w:r>
            <w:proofErr w:type="spellEnd"/>
          </w:p>
        </w:tc>
        <w:tc>
          <w:tcPr>
            <w:tcW w:w="622" w:type="dxa"/>
            <w:noWrap/>
            <w:vAlign w:val="bottom"/>
            <w:hideMark/>
          </w:tcPr>
          <w:p w14:paraId="56357235" w14:textId="771BAB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5B6B32B2" w14:textId="0FC292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A84AF88" w14:textId="2D7E374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F4EB838" w14:textId="038A8AE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59FDFE94" w14:textId="28487BC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 (1)</w:t>
            </w:r>
          </w:p>
        </w:tc>
        <w:tc>
          <w:tcPr>
            <w:tcW w:w="709" w:type="dxa"/>
            <w:noWrap/>
            <w:vAlign w:val="bottom"/>
            <w:hideMark/>
          </w:tcPr>
          <w:p w14:paraId="001C637D" w14:textId="3FB99DF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5C215F37" w14:textId="2B0EE1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 (1)</w:t>
            </w:r>
          </w:p>
        </w:tc>
        <w:tc>
          <w:tcPr>
            <w:tcW w:w="783" w:type="dxa"/>
            <w:noWrap/>
            <w:vAlign w:val="bottom"/>
            <w:hideMark/>
          </w:tcPr>
          <w:p w14:paraId="074EB2A7" w14:textId="5536EA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 (1)</w:t>
            </w:r>
          </w:p>
        </w:tc>
        <w:tc>
          <w:tcPr>
            <w:tcW w:w="819" w:type="dxa"/>
            <w:noWrap/>
            <w:vAlign w:val="bottom"/>
            <w:hideMark/>
          </w:tcPr>
          <w:p w14:paraId="71286138" w14:textId="7ED434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9 (1)</w:t>
            </w:r>
          </w:p>
        </w:tc>
        <w:tc>
          <w:tcPr>
            <w:tcW w:w="686" w:type="dxa"/>
            <w:noWrap/>
            <w:vAlign w:val="bottom"/>
            <w:hideMark/>
          </w:tcPr>
          <w:p w14:paraId="35269628" w14:textId="662BACE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3 (1)</w:t>
            </w:r>
          </w:p>
        </w:tc>
        <w:tc>
          <w:tcPr>
            <w:tcW w:w="686" w:type="dxa"/>
            <w:noWrap/>
            <w:vAlign w:val="bottom"/>
            <w:hideMark/>
          </w:tcPr>
          <w:p w14:paraId="245B5D44" w14:textId="3B700777"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3 (1)</w:t>
            </w:r>
          </w:p>
        </w:tc>
        <w:tc>
          <w:tcPr>
            <w:tcW w:w="731" w:type="dxa"/>
            <w:noWrap/>
            <w:vAlign w:val="bottom"/>
            <w:hideMark/>
          </w:tcPr>
          <w:p w14:paraId="6015C049" w14:textId="19D452C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9</w:t>
            </w:r>
          </w:p>
        </w:tc>
      </w:tr>
      <w:tr w:rsidR="006F2EEA" w:rsidRPr="00520CB1" w14:paraId="5EA5C857"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29F61C"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RUnit</w:t>
            </w:r>
            <w:proofErr w:type="spellEnd"/>
            <w:r w:rsidRPr="00520CB1">
              <w:rPr>
                <w:rFonts w:asciiTheme="majorHAnsi" w:eastAsia="Arial Unicode MS" w:hAnsiTheme="majorHAnsi" w:cstheme="majorHAnsi"/>
                <w:color w:val="000000"/>
                <w:sz w:val="20"/>
                <w:szCs w:val="20"/>
              </w:rPr>
              <w:t xml:space="preserve"> (%)</w:t>
            </w:r>
          </w:p>
        </w:tc>
        <w:tc>
          <w:tcPr>
            <w:tcW w:w="622" w:type="dxa"/>
            <w:noWrap/>
            <w:vAlign w:val="bottom"/>
            <w:hideMark/>
          </w:tcPr>
          <w:p w14:paraId="53D37134" w14:textId="1AC8312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71AABA58" w14:textId="07EA38D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DBBB5BC" w14:textId="1F87B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6537B933" w14:textId="5D9D6D7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25C8B371" w14:textId="1FAD5AA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1F98CEB1" w14:textId="0F10BA3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1 (4)</w:t>
            </w:r>
          </w:p>
        </w:tc>
        <w:tc>
          <w:tcPr>
            <w:tcW w:w="709" w:type="dxa"/>
            <w:noWrap/>
            <w:vAlign w:val="bottom"/>
            <w:hideMark/>
          </w:tcPr>
          <w:p w14:paraId="443E3192" w14:textId="0F420C6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 (3)</w:t>
            </w:r>
          </w:p>
        </w:tc>
        <w:tc>
          <w:tcPr>
            <w:tcW w:w="783" w:type="dxa"/>
            <w:noWrap/>
            <w:vAlign w:val="bottom"/>
            <w:hideMark/>
          </w:tcPr>
          <w:p w14:paraId="21007CA4" w14:textId="6AED573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7 (11)</w:t>
            </w:r>
          </w:p>
        </w:tc>
        <w:tc>
          <w:tcPr>
            <w:tcW w:w="819" w:type="dxa"/>
            <w:noWrap/>
            <w:vAlign w:val="bottom"/>
            <w:hideMark/>
          </w:tcPr>
          <w:p w14:paraId="2ABA67D0" w14:textId="22484AF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72 (21)</w:t>
            </w:r>
          </w:p>
        </w:tc>
        <w:tc>
          <w:tcPr>
            <w:tcW w:w="686" w:type="dxa"/>
            <w:noWrap/>
            <w:vAlign w:val="bottom"/>
            <w:hideMark/>
          </w:tcPr>
          <w:p w14:paraId="4C2D4DEF" w14:textId="4201AB5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45 (27)</w:t>
            </w:r>
          </w:p>
        </w:tc>
        <w:tc>
          <w:tcPr>
            <w:tcW w:w="686" w:type="dxa"/>
            <w:noWrap/>
            <w:vAlign w:val="bottom"/>
            <w:hideMark/>
          </w:tcPr>
          <w:p w14:paraId="0113AC95" w14:textId="652BEF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985 (36)</w:t>
            </w:r>
          </w:p>
        </w:tc>
        <w:tc>
          <w:tcPr>
            <w:tcW w:w="731" w:type="dxa"/>
            <w:noWrap/>
            <w:vAlign w:val="bottom"/>
            <w:hideMark/>
          </w:tcPr>
          <w:p w14:paraId="6AD0930A" w14:textId="519F7A7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77</w:t>
            </w:r>
          </w:p>
        </w:tc>
      </w:tr>
      <w:tr w:rsidR="006F2EEA" w:rsidRPr="00520CB1" w14:paraId="158742E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9039197" w14:textId="77777777" w:rsidR="006F2EEA" w:rsidRPr="008B189E" w:rsidRDefault="006F2EEA" w:rsidP="006F2EEA">
            <w:pPr>
              <w:rPr>
                <w:rFonts w:asciiTheme="majorHAnsi" w:hAnsiTheme="majorHAnsi" w:cstheme="majorHAnsi"/>
                <w:color w:val="000000"/>
                <w:sz w:val="20"/>
                <w:szCs w:val="20"/>
              </w:rPr>
            </w:pPr>
            <w:proofErr w:type="spellStart"/>
            <w:r w:rsidRPr="00520CB1">
              <w:rPr>
                <w:rFonts w:asciiTheme="majorHAnsi" w:hAnsiTheme="majorHAnsi" w:cstheme="majorHAnsi"/>
                <w:color w:val="000000"/>
                <w:sz w:val="20"/>
                <w:szCs w:val="20"/>
              </w:rPr>
              <w:t>t</w:t>
            </w:r>
            <w:r w:rsidRPr="008B189E">
              <w:rPr>
                <w:rFonts w:asciiTheme="majorHAnsi" w:hAnsiTheme="majorHAnsi" w:cstheme="majorHAnsi"/>
                <w:color w:val="000000"/>
                <w:sz w:val="20"/>
                <w:szCs w:val="20"/>
              </w:rPr>
              <w:t>estthat</w:t>
            </w:r>
            <w:proofErr w:type="spellEnd"/>
            <w:r w:rsidRPr="00520CB1">
              <w:rPr>
                <w:rFonts w:asciiTheme="majorHAnsi" w:hAnsiTheme="majorHAnsi" w:cstheme="majorHAnsi"/>
                <w:color w:val="000000"/>
                <w:sz w:val="20"/>
                <w:szCs w:val="20"/>
              </w:rPr>
              <w:t xml:space="preserve"> (%)</w:t>
            </w:r>
          </w:p>
        </w:tc>
        <w:tc>
          <w:tcPr>
            <w:tcW w:w="622" w:type="dxa"/>
            <w:noWrap/>
            <w:vAlign w:val="bottom"/>
            <w:hideMark/>
          </w:tcPr>
          <w:p w14:paraId="38F51B7B" w14:textId="57677B8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2E2C1E6B" w14:textId="383CE56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6D97B573" w14:textId="76689C1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0190106" w14:textId="507F708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A4933F3" w14:textId="51A666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55AB2FE" w14:textId="6439D2B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3917936" w14:textId="7964D4F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2EE3FCA3" w14:textId="75EF77D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819" w:type="dxa"/>
            <w:noWrap/>
            <w:vAlign w:val="bottom"/>
            <w:hideMark/>
          </w:tcPr>
          <w:p w14:paraId="7B5FC1F8" w14:textId="399BEF2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3A12F3F" w14:textId="652AD81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c>
          <w:tcPr>
            <w:tcW w:w="686" w:type="dxa"/>
            <w:noWrap/>
            <w:vAlign w:val="bottom"/>
            <w:hideMark/>
          </w:tcPr>
          <w:p w14:paraId="799E49F1" w14:textId="3F61C92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8</w:t>
            </w:r>
          </w:p>
        </w:tc>
        <w:tc>
          <w:tcPr>
            <w:tcW w:w="731" w:type="dxa"/>
            <w:noWrap/>
            <w:vAlign w:val="bottom"/>
            <w:hideMark/>
          </w:tcPr>
          <w:p w14:paraId="48879C62" w14:textId="0D119B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r>
      <w:tr w:rsidR="006F2EEA" w:rsidRPr="00520CB1" w14:paraId="7E33B12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11F6A73" w14:textId="77777777" w:rsidR="006F2EEA" w:rsidRPr="008B189E" w:rsidRDefault="006F2EEA" w:rsidP="006F2EEA">
            <w:pPr>
              <w:rPr>
                <w:rFonts w:asciiTheme="majorHAnsi" w:hAnsiTheme="majorHAnsi" w:cstheme="majorHAnsi"/>
                <w:color w:val="000000"/>
                <w:sz w:val="20"/>
                <w:szCs w:val="20"/>
              </w:rPr>
            </w:pPr>
            <w:proofErr w:type="spellStart"/>
            <w:r w:rsidRPr="008B189E">
              <w:rPr>
                <w:rFonts w:asciiTheme="majorHAnsi" w:hAnsiTheme="majorHAnsi" w:cstheme="majorHAnsi"/>
                <w:color w:val="000000"/>
                <w:sz w:val="20"/>
                <w:szCs w:val="20"/>
              </w:rPr>
              <w:t>testit</w:t>
            </w:r>
            <w:proofErr w:type="spellEnd"/>
          </w:p>
        </w:tc>
        <w:tc>
          <w:tcPr>
            <w:tcW w:w="622" w:type="dxa"/>
            <w:noWrap/>
            <w:vAlign w:val="bottom"/>
            <w:hideMark/>
          </w:tcPr>
          <w:p w14:paraId="2D4363EB" w14:textId="55264A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D5CF34F" w14:textId="5CE43C3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41EEE0DF" w14:textId="57853FB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435B1EE" w14:textId="3C1DCDA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AF7AA44" w14:textId="23F18CA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A4BAC06" w14:textId="07A9D6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4133A4C" w14:textId="366190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60B04076" w14:textId="409746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64A5DA50" w14:textId="7E7926F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49B51B09" w14:textId="6B8E065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43DAF84B" w14:textId="7BE9B46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731" w:type="dxa"/>
            <w:noWrap/>
            <w:vAlign w:val="bottom"/>
            <w:hideMark/>
          </w:tcPr>
          <w:p w14:paraId="42742EC9" w14:textId="70B6D5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r>
      <w:tr w:rsidR="006F2EEA" w:rsidRPr="00520CB1" w14:paraId="4669CBE8"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0211B96" w14:textId="77777777" w:rsidR="006F2EEA" w:rsidRPr="008B189E" w:rsidRDefault="006F2EEA" w:rsidP="006F2EEA">
            <w:pPr>
              <w:rPr>
                <w:rFonts w:asciiTheme="majorHAnsi" w:hAnsiTheme="majorHAnsi" w:cstheme="majorHAnsi"/>
                <w:color w:val="000000"/>
                <w:sz w:val="20"/>
                <w:szCs w:val="20"/>
              </w:rPr>
            </w:pPr>
            <w:r w:rsidRPr="008B189E">
              <w:rPr>
                <w:rFonts w:asciiTheme="majorHAnsi" w:hAnsiTheme="majorHAnsi" w:cstheme="majorHAnsi"/>
                <w:color w:val="000000"/>
                <w:sz w:val="20"/>
                <w:szCs w:val="20"/>
              </w:rPr>
              <w:t>unitizer</w:t>
            </w:r>
          </w:p>
        </w:tc>
        <w:tc>
          <w:tcPr>
            <w:tcW w:w="622" w:type="dxa"/>
            <w:noWrap/>
            <w:vAlign w:val="bottom"/>
            <w:hideMark/>
          </w:tcPr>
          <w:p w14:paraId="312C164B" w14:textId="2F10988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3601C0F" w14:textId="224CABE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192112A4" w14:textId="3B6E3A3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4D4D0FB" w14:textId="45630B1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361F7E4" w14:textId="4220BAD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06F9CFA" w14:textId="1BA9544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44E5F0AC" w14:textId="5A76C46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444EC5C2" w14:textId="779FE0D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1D058410" w14:textId="1C0EC08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77A81275" w14:textId="678B665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05D8F8A3" w14:textId="40BB8CA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31" w:type="dxa"/>
            <w:noWrap/>
            <w:vAlign w:val="bottom"/>
            <w:hideMark/>
          </w:tcPr>
          <w:p w14:paraId="6FC72881" w14:textId="7327BAA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r>
      <w:tr w:rsidR="006F2EEA" w:rsidRPr="00520CB1" w14:paraId="40F91D8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3C0649C" w14:textId="77777777" w:rsidR="006F2EEA" w:rsidRPr="008B189E" w:rsidRDefault="006F2EEA" w:rsidP="006F2EEA">
            <w:pPr>
              <w:rPr>
                <w:rFonts w:asciiTheme="majorHAnsi" w:hAnsiTheme="majorHAnsi" w:cstheme="majorHAnsi"/>
                <w:color w:val="000000"/>
                <w:sz w:val="20"/>
                <w:szCs w:val="20"/>
              </w:rPr>
            </w:pPr>
            <w:proofErr w:type="spellStart"/>
            <w:r w:rsidRPr="008B189E">
              <w:rPr>
                <w:rFonts w:asciiTheme="majorHAnsi" w:hAnsiTheme="majorHAnsi" w:cstheme="majorHAnsi"/>
                <w:color w:val="000000"/>
                <w:sz w:val="20"/>
                <w:szCs w:val="20"/>
              </w:rPr>
              <w:t>unittest</w:t>
            </w:r>
            <w:proofErr w:type="spellEnd"/>
          </w:p>
        </w:tc>
        <w:tc>
          <w:tcPr>
            <w:tcW w:w="622" w:type="dxa"/>
            <w:noWrap/>
            <w:vAlign w:val="bottom"/>
            <w:hideMark/>
          </w:tcPr>
          <w:p w14:paraId="66E0B300" w14:textId="4A2D9F0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553FEA47" w14:textId="2953BA4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100B997C" w14:textId="10A553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280BEEE8" w14:textId="7B13A1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6CD91158" w14:textId="5534460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5E7B5FB8" w14:textId="5A0A91E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3E13EE56" w14:textId="3AD199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DAB2094" w14:textId="55EA34E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490D7E3E" w14:textId="4A182A9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25B0FE5F" w14:textId="2A3AF75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121B40EE" w14:textId="3A30A8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3A96A9B3" w14:textId="395C72F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bl>
    <w:p w14:paraId="02D7CFA1" w14:textId="77777777" w:rsidR="007A7EA6" w:rsidRDefault="007A7EA6" w:rsidP="007A7EA6">
      <w:pPr>
        <w:pStyle w:val="BodyText"/>
        <w:keepNext/>
      </w:pPr>
    </w:p>
    <w:p w14:paraId="75A5A762" w14:textId="6D3CF2CE" w:rsidR="007A7EA6" w:rsidRDefault="007A7EA6" w:rsidP="007A7EA6">
      <w:pPr>
        <w:pStyle w:val="BodyText"/>
        <w:keepNext/>
      </w:pPr>
      <w:r>
        <w:t xml:space="preserve">Table </w:t>
      </w:r>
      <w:r w:rsidR="005A79ED">
        <w:t>for</w:t>
      </w:r>
      <w:r>
        <w:t xml:space="preserve"> data shown in Figure 3</w:t>
      </w:r>
      <w:r w:rsidR="006F0A4E">
        <w:t xml:space="preserve">: </w:t>
      </w:r>
      <w:r w:rsidR="006F0A4E" w:rsidRPr="005D2744">
        <w:rPr>
          <w:szCs w:val="22"/>
        </w:rPr>
        <w:t xml:space="preserve">Packages by year updated and presence of non-empty </w:t>
      </w:r>
      <w:proofErr w:type="spellStart"/>
      <w:r w:rsidR="006F0A4E" w:rsidRPr="005D2744">
        <w:rPr>
          <w:szCs w:val="22"/>
        </w:rPr>
        <w:t>src</w:t>
      </w:r>
      <w:proofErr w:type="spellEnd"/>
      <w:r w:rsidR="006F0A4E" w:rsidRPr="005D2744">
        <w:rPr>
          <w:szCs w:val="22"/>
        </w:rPr>
        <w:t xml:space="preserve"> directory</w:t>
      </w:r>
    </w:p>
    <w:tbl>
      <w:tblPr>
        <w:tblStyle w:val="GridTable1Light-Accent1"/>
        <w:tblW w:w="9535" w:type="dxa"/>
        <w:tblLook w:val="04A0" w:firstRow="1" w:lastRow="0" w:firstColumn="1" w:lastColumn="0" w:noHBand="0" w:noVBand="1"/>
      </w:tblPr>
      <w:tblGrid>
        <w:gridCol w:w="1165"/>
        <w:gridCol w:w="687"/>
        <w:gridCol w:w="687"/>
        <w:gridCol w:w="687"/>
        <w:gridCol w:w="688"/>
        <w:gridCol w:w="687"/>
        <w:gridCol w:w="687"/>
        <w:gridCol w:w="687"/>
        <w:gridCol w:w="688"/>
        <w:gridCol w:w="687"/>
        <w:gridCol w:w="687"/>
        <w:gridCol w:w="688"/>
        <w:gridCol w:w="810"/>
      </w:tblGrid>
      <w:tr w:rsidR="007A7EA6" w:rsidRPr="00A11916" w14:paraId="41197AF8" w14:textId="77777777" w:rsidTr="006165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720F0258" w14:textId="77777777" w:rsidR="007A7EA6" w:rsidRPr="00A11916" w:rsidRDefault="007A7EA6" w:rsidP="0061651F">
            <w:pPr>
              <w:rPr>
                <w:rFonts w:asciiTheme="majorHAnsi" w:hAnsiTheme="majorHAnsi" w:cstheme="majorHAnsi"/>
                <w:color w:val="000000"/>
                <w:sz w:val="20"/>
                <w:szCs w:val="20"/>
              </w:rPr>
            </w:pPr>
            <w:r w:rsidRPr="00A11916">
              <w:rPr>
                <w:rFonts w:asciiTheme="majorHAnsi" w:hAnsiTheme="majorHAnsi" w:cstheme="majorHAnsi"/>
                <w:color w:val="000000"/>
                <w:sz w:val="20"/>
                <w:szCs w:val="20"/>
              </w:rPr>
              <w:t>Year</w:t>
            </w:r>
          </w:p>
        </w:tc>
        <w:tc>
          <w:tcPr>
            <w:tcW w:w="687" w:type="dxa"/>
            <w:noWrap/>
            <w:hideMark/>
          </w:tcPr>
          <w:p w14:paraId="44D9DE08"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8</w:t>
            </w:r>
          </w:p>
        </w:tc>
        <w:tc>
          <w:tcPr>
            <w:tcW w:w="687" w:type="dxa"/>
            <w:noWrap/>
            <w:hideMark/>
          </w:tcPr>
          <w:p w14:paraId="7527C0A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9</w:t>
            </w:r>
          </w:p>
        </w:tc>
        <w:tc>
          <w:tcPr>
            <w:tcW w:w="687" w:type="dxa"/>
            <w:noWrap/>
            <w:hideMark/>
          </w:tcPr>
          <w:p w14:paraId="1117C30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0</w:t>
            </w:r>
          </w:p>
        </w:tc>
        <w:tc>
          <w:tcPr>
            <w:tcW w:w="688" w:type="dxa"/>
            <w:noWrap/>
            <w:hideMark/>
          </w:tcPr>
          <w:p w14:paraId="57A0D78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1</w:t>
            </w:r>
          </w:p>
        </w:tc>
        <w:tc>
          <w:tcPr>
            <w:tcW w:w="687" w:type="dxa"/>
            <w:noWrap/>
            <w:hideMark/>
          </w:tcPr>
          <w:p w14:paraId="5078370B"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2</w:t>
            </w:r>
          </w:p>
        </w:tc>
        <w:tc>
          <w:tcPr>
            <w:tcW w:w="687" w:type="dxa"/>
            <w:noWrap/>
            <w:hideMark/>
          </w:tcPr>
          <w:p w14:paraId="2EE49044"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3</w:t>
            </w:r>
          </w:p>
        </w:tc>
        <w:tc>
          <w:tcPr>
            <w:tcW w:w="687" w:type="dxa"/>
            <w:noWrap/>
            <w:hideMark/>
          </w:tcPr>
          <w:p w14:paraId="117F506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4</w:t>
            </w:r>
          </w:p>
        </w:tc>
        <w:tc>
          <w:tcPr>
            <w:tcW w:w="688" w:type="dxa"/>
            <w:noWrap/>
            <w:hideMark/>
          </w:tcPr>
          <w:p w14:paraId="5C3D49A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5</w:t>
            </w:r>
          </w:p>
        </w:tc>
        <w:tc>
          <w:tcPr>
            <w:tcW w:w="687" w:type="dxa"/>
            <w:noWrap/>
            <w:hideMark/>
          </w:tcPr>
          <w:p w14:paraId="363E6BC6"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6</w:t>
            </w:r>
          </w:p>
        </w:tc>
        <w:tc>
          <w:tcPr>
            <w:tcW w:w="687" w:type="dxa"/>
            <w:noWrap/>
            <w:hideMark/>
          </w:tcPr>
          <w:p w14:paraId="13B94CF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7</w:t>
            </w:r>
          </w:p>
        </w:tc>
        <w:tc>
          <w:tcPr>
            <w:tcW w:w="688" w:type="dxa"/>
            <w:noWrap/>
            <w:hideMark/>
          </w:tcPr>
          <w:p w14:paraId="46C9945D"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8</w:t>
            </w:r>
          </w:p>
        </w:tc>
        <w:tc>
          <w:tcPr>
            <w:tcW w:w="810" w:type="dxa"/>
            <w:noWrap/>
            <w:hideMark/>
          </w:tcPr>
          <w:p w14:paraId="3E4D9352" w14:textId="77777777" w:rsidR="007A7EA6" w:rsidRPr="00A11916"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w:t>
            </w:r>
            <w:proofErr w:type="spellStart"/>
            <w:r>
              <w:rPr>
                <w:rFonts w:asciiTheme="majorHAnsi" w:hAnsiTheme="majorHAnsi" w:cstheme="majorHAnsi"/>
                <w:color w:val="000000"/>
                <w:sz w:val="20"/>
                <w:szCs w:val="20"/>
              </w:rPr>
              <w:t>Yrs</w:t>
            </w:r>
            <w:proofErr w:type="spellEnd"/>
          </w:p>
        </w:tc>
      </w:tr>
      <w:tr w:rsidR="006F0A4E" w:rsidRPr="00A11916" w14:paraId="73B640C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098F4F31" w14:textId="77777777" w:rsidR="006F0A4E" w:rsidRPr="00A11916" w:rsidRDefault="006F0A4E" w:rsidP="006F0A4E">
            <w:pPr>
              <w:rPr>
                <w:rFonts w:asciiTheme="majorHAnsi" w:hAnsiTheme="majorHAnsi" w:cstheme="majorHAnsi"/>
                <w:color w:val="000000"/>
                <w:sz w:val="20"/>
                <w:szCs w:val="20"/>
              </w:rPr>
            </w:pPr>
            <w:r>
              <w:rPr>
                <w:rFonts w:asciiTheme="majorHAnsi" w:hAnsiTheme="majorHAnsi" w:cstheme="majorHAnsi"/>
                <w:color w:val="000000"/>
                <w:sz w:val="20"/>
                <w:szCs w:val="20"/>
              </w:rPr>
              <w:t>Packages</w:t>
            </w:r>
          </w:p>
        </w:tc>
        <w:tc>
          <w:tcPr>
            <w:tcW w:w="687" w:type="dxa"/>
            <w:noWrap/>
            <w:vAlign w:val="bottom"/>
            <w:hideMark/>
          </w:tcPr>
          <w:p w14:paraId="59DDCF22" w14:textId="7870CD6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2D603E5E" w14:textId="5AED5A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c>
          <w:tcPr>
            <w:tcW w:w="687" w:type="dxa"/>
            <w:noWrap/>
            <w:vAlign w:val="bottom"/>
            <w:hideMark/>
          </w:tcPr>
          <w:p w14:paraId="60456F04" w14:textId="08E877F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2</w:t>
            </w:r>
          </w:p>
        </w:tc>
        <w:tc>
          <w:tcPr>
            <w:tcW w:w="688" w:type="dxa"/>
            <w:noWrap/>
            <w:vAlign w:val="bottom"/>
            <w:hideMark/>
          </w:tcPr>
          <w:p w14:paraId="62C0E89C" w14:textId="4028410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5</w:t>
            </w:r>
          </w:p>
        </w:tc>
        <w:tc>
          <w:tcPr>
            <w:tcW w:w="687" w:type="dxa"/>
            <w:noWrap/>
            <w:vAlign w:val="bottom"/>
            <w:hideMark/>
          </w:tcPr>
          <w:p w14:paraId="1DA881B0" w14:textId="2E7E1C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467</w:t>
            </w:r>
          </w:p>
        </w:tc>
        <w:tc>
          <w:tcPr>
            <w:tcW w:w="687" w:type="dxa"/>
            <w:noWrap/>
            <w:vAlign w:val="bottom"/>
            <w:hideMark/>
          </w:tcPr>
          <w:p w14:paraId="64840EAF" w14:textId="215BC8C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73</w:t>
            </w:r>
          </w:p>
        </w:tc>
        <w:tc>
          <w:tcPr>
            <w:tcW w:w="687" w:type="dxa"/>
            <w:noWrap/>
            <w:vAlign w:val="bottom"/>
            <w:hideMark/>
          </w:tcPr>
          <w:p w14:paraId="39342FEF" w14:textId="77FB2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768</w:t>
            </w:r>
          </w:p>
        </w:tc>
        <w:tc>
          <w:tcPr>
            <w:tcW w:w="688" w:type="dxa"/>
            <w:noWrap/>
            <w:vAlign w:val="bottom"/>
            <w:hideMark/>
          </w:tcPr>
          <w:p w14:paraId="221FADEE" w14:textId="137E2CF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65</w:t>
            </w:r>
          </w:p>
        </w:tc>
        <w:tc>
          <w:tcPr>
            <w:tcW w:w="687" w:type="dxa"/>
            <w:noWrap/>
            <w:vAlign w:val="bottom"/>
            <w:hideMark/>
          </w:tcPr>
          <w:p w14:paraId="34604F97" w14:textId="2ACB910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783</w:t>
            </w:r>
          </w:p>
        </w:tc>
        <w:tc>
          <w:tcPr>
            <w:tcW w:w="687" w:type="dxa"/>
            <w:noWrap/>
            <w:vAlign w:val="bottom"/>
            <w:hideMark/>
          </w:tcPr>
          <w:p w14:paraId="6DDA1C4F" w14:textId="0AD5FC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725</w:t>
            </w:r>
          </w:p>
        </w:tc>
        <w:tc>
          <w:tcPr>
            <w:tcW w:w="688" w:type="dxa"/>
            <w:noWrap/>
            <w:vAlign w:val="bottom"/>
            <w:hideMark/>
          </w:tcPr>
          <w:p w14:paraId="637CF556" w14:textId="3EC8C7E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475</w:t>
            </w:r>
          </w:p>
        </w:tc>
        <w:tc>
          <w:tcPr>
            <w:tcW w:w="810" w:type="dxa"/>
            <w:noWrap/>
            <w:vAlign w:val="bottom"/>
            <w:hideMark/>
          </w:tcPr>
          <w:p w14:paraId="4BDCE126" w14:textId="0A7871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094</w:t>
            </w:r>
          </w:p>
        </w:tc>
      </w:tr>
      <w:tr w:rsidR="006F0A4E" w:rsidRPr="00A11916" w14:paraId="280F153D"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1DFE132" w14:textId="77777777" w:rsidR="006F0A4E" w:rsidRPr="00A11916" w:rsidRDefault="006F0A4E" w:rsidP="006F0A4E">
            <w:pPr>
              <w:rPr>
                <w:rFonts w:asciiTheme="majorHAnsi" w:hAnsiTheme="majorHAnsi" w:cstheme="majorHAnsi"/>
                <w:color w:val="000000"/>
                <w:sz w:val="20"/>
                <w:szCs w:val="20"/>
              </w:rPr>
            </w:pPr>
            <w:proofErr w:type="spellStart"/>
            <w:r>
              <w:rPr>
                <w:rFonts w:asciiTheme="majorHAnsi" w:hAnsiTheme="majorHAnsi" w:cstheme="majorHAnsi"/>
                <w:color w:val="000000"/>
                <w:sz w:val="20"/>
                <w:szCs w:val="20"/>
              </w:rPr>
              <w:t>Pkg</w:t>
            </w:r>
            <w:proofErr w:type="spellEnd"/>
            <w:r>
              <w:rPr>
                <w:rFonts w:asciiTheme="majorHAnsi" w:hAnsiTheme="majorHAnsi" w:cstheme="majorHAnsi"/>
                <w:color w:val="000000"/>
                <w:sz w:val="20"/>
                <w:szCs w:val="20"/>
              </w:rPr>
              <w:t xml:space="preserve"> w/</w:t>
            </w:r>
            <w:proofErr w:type="spellStart"/>
            <w:r>
              <w:rPr>
                <w:rFonts w:asciiTheme="majorHAnsi" w:hAnsiTheme="majorHAnsi" w:cstheme="majorHAnsi"/>
                <w:color w:val="000000"/>
                <w:sz w:val="20"/>
                <w:szCs w:val="20"/>
              </w:rPr>
              <w:t>Src</w:t>
            </w:r>
            <w:proofErr w:type="spellEnd"/>
          </w:p>
        </w:tc>
        <w:tc>
          <w:tcPr>
            <w:tcW w:w="687" w:type="dxa"/>
            <w:noWrap/>
            <w:vAlign w:val="bottom"/>
            <w:hideMark/>
          </w:tcPr>
          <w:p w14:paraId="74CEF8FA" w14:textId="127EB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w:t>
            </w:r>
          </w:p>
        </w:tc>
        <w:tc>
          <w:tcPr>
            <w:tcW w:w="687" w:type="dxa"/>
            <w:noWrap/>
            <w:vAlign w:val="bottom"/>
            <w:hideMark/>
          </w:tcPr>
          <w:p w14:paraId="43328967" w14:textId="6B051C9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w:t>
            </w:r>
          </w:p>
        </w:tc>
        <w:tc>
          <w:tcPr>
            <w:tcW w:w="687" w:type="dxa"/>
            <w:noWrap/>
            <w:vAlign w:val="bottom"/>
            <w:hideMark/>
          </w:tcPr>
          <w:p w14:paraId="04CE148E" w14:textId="07E8091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w:t>
            </w:r>
          </w:p>
        </w:tc>
        <w:tc>
          <w:tcPr>
            <w:tcW w:w="688" w:type="dxa"/>
            <w:noWrap/>
            <w:vAlign w:val="bottom"/>
            <w:hideMark/>
          </w:tcPr>
          <w:p w14:paraId="70F740C8" w14:textId="1F6531E3"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5</w:t>
            </w:r>
          </w:p>
        </w:tc>
        <w:tc>
          <w:tcPr>
            <w:tcW w:w="687" w:type="dxa"/>
            <w:noWrap/>
            <w:vAlign w:val="bottom"/>
            <w:hideMark/>
          </w:tcPr>
          <w:p w14:paraId="587D3782" w14:textId="55D4192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1</w:t>
            </w:r>
          </w:p>
        </w:tc>
        <w:tc>
          <w:tcPr>
            <w:tcW w:w="687" w:type="dxa"/>
            <w:noWrap/>
            <w:vAlign w:val="bottom"/>
            <w:hideMark/>
          </w:tcPr>
          <w:p w14:paraId="56C763FF" w14:textId="3F028C2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5</w:t>
            </w:r>
          </w:p>
        </w:tc>
        <w:tc>
          <w:tcPr>
            <w:tcW w:w="687" w:type="dxa"/>
            <w:noWrap/>
            <w:vAlign w:val="bottom"/>
            <w:hideMark/>
          </w:tcPr>
          <w:p w14:paraId="3A540B73" w14:textId="5A5966D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2</w:t>
            </w:r>
          </w:p>
        </w:tc>
        <w:tc>
          <w:tcPr>
            <w:tcW w:w="688" w:type="dxa"/>
            <w:noWrap/>
            <w:vAlign w:val="bottom"/>
            <w:hideMark/>
          </w:tcPr>
          <w:p w14:paraId="4547FE23" w14:textId="18CB24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7</w:t>
            </w:r>
          </w:p>
        </w:tc>
        <w:tc>
          <w:tcPr>
            <w:tcW w:w="687" w:type="dxa"/>
            <w:noWrap/>
            <w:vAlign w:val="bottom"/>
            <w:hideMark/>
          </w:tcPr>
          <w:p w14:paraId="75ED69DD" w14:textId="293CA36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91</w:t>
            </w:r>
          </w:p>
        </w:tc>
        <w:tc>
          <w:tcPr>
            <w:tcW w:w="687" w:type="dxa"/>
            <w:noWrap/>
            <w:vAlign w:val="bottom"/>
            <w:hideMark/>
          </w:tcPr>
          <w:p w14:paraId="30034BBB" w14:textId="172423E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66</w:t>
            </w:r>
          </w:p>
        </w:tc>
        <w:tc>
          <w:tcPr>
            <w:tcW w:w="688" w:type="dxa"/>
            <w:noWrap/>
            <w:vAlign w:val="bottom"/>
            <w:hideMark/>
          </w:tcPr>
          <w:p w14:paraId="097D15EF" w14:textId="25758B6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69</w:t>
            </w:r>
          </w:p>
        </w:tc>
        <w:tc>
          <w:tcPr>
            <w:tcW w:w="810" w:type="dxa"/>
            <w:noWrap/>
            <w:vAlign w:val="bottom"/>
            <w:hideMark/>
          </w:tcPr>
          <w:p w14:paraId="1EBF32DD" w14:textId="27BEAAE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337</w:t>
            </w:r>
          </w:p>
        </w:tc>
      </w:tr>
      <w:tr w:rsidR="006F0A4E" w:rsidRPr="00A11916" w14:paraId="4C43593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65AE8D8A" w14:textId="77777777" w:rsidR="006F0A4E" w:rsidRPr="00A11916" w:rsidRDefault="006F0A4E" w:rsidP="006F0A4E">
            <w:pPr>
              <w:rPr>
                <w:rFonts w:asciiTheme="majorHAnsi" w:hAnsiTheme="majorHAnsi" w:cstheme="majorHAnsi"/>
                <w:color w:val="000000"/>
                <w:sz w:val="20"/>
                <w:szCs w:val="20"/>
              </w:rPr>
            </w:pPr>
            <w:proofErr w:type="spellStart"/>
            <w:r>
              <w:rPr>
                <w:rFonts w:asciiTheme="majorHAnsi" w:hAnsiTheme="majorHAnsi" w:cstheme="majorHAnsi"/>
                <w:color w:val="000000"/>
                <w:sz w:val="20"/>
                <w:szCs w:val="20"/>
              </w:rPr>
              <w:t>Src</w:t>
            </w:r>
            <w:proofErr w:type="spellEnd"/>
            <w:r>
              <w:rPr>
                <w:rFonts w:asciiTheme="majorHAnsi" w:hAnsiTheme="majorHAnsi" w:cstheme="majorHAnsi"/>
                <w:color w:val="000000"/>
                <w:sz w:val="20"/>
                <w:szCs w:val="20"/>
              </w:rPr>
              <w:t xml:space="preserve"> %</w:t>
            </w:r>
          </w:p>
        </w:tc>
        <w:tc>
          <w:tcPr>
            <w:tcW w:w="687" w:type="dxa"/>
            <w:noWrap/>
            <w:vAlign w:val="bottom"/>
            <w:hideMark/>
          </w:tcPr>
          <w:p w14:paraId="7478D2CD" w14:textId="3F56D5D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5A3C0359" w14:textId="7D22C0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7" w:type="dxa"/>
            <w:noWrap/>
            <w:vAlign w:val="bottom"/>
            <w:hideMark/>
          </w:tcPr>
          <w:p w14:paraId="4B59575B" w14:textId="0D50420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4</w:t>
            </w:r>
          </w:p>
        </w:tc>
        <w:tc>
          <w:tcPr>
            <w:tcW w:w="688" w:type="dxa"/>
            <w:noWrap/>
            <w:vAlign w:val="bottom"/>
            <w:hideMark/>
          </w:tcPr>
          <w:p w14:paraId="3D7918B9" w14:textId="7D1F01A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w:t>
            </w:r>
          </w:p>
        </w:tc>
        <w:tc>
          <w:tcPr>
            <w:tcW w:w="687" w:type="dxa"/>
            <w:noWrap/>
            <w:vAlign w:val="bottom"/>
            <w:hideMark/>
          </w:tcPr>
          <w:p w14:paraId="69B642CD" w14:textId="548265A5"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w:t>
            </w:r>
          </w:p>
        </w:tc>
        <w:tc>
          <w:tcPr>
            <w:tcW w:w="687" w:type="dxa"/>
            <w:noWrap/>
            <w:vAlign w:val="bottom"/>
            <w:hideMark/>
          </w:tcPr>
          <w:p w14:paraId="102DAB43" w14:textId="05C09C6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430FD553" w14:textId="2DC5868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1</w:t>
            </w:r>
          </w:p>
        </w:tc>
        <w:tc>
          <w:tcPr>
            <w:tcW w:w="688" w:type="dxa"/>
            <w:noWrap/>
            <w:vAlign w:val="bottom"/>
            <w:hideMark/>
          </w:tcPr>
          <w:p w14:paraId="51779C88" w14:textId="3B666DC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74BCDCE7" w14:textId="46C4ABA9"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2</w:t>
            </w:r>
          </w:p>
        </w:tc>
        <w:tc>
          <w:tcPr>
            <w:tcW w:w="687" w:type="dxa"/>
            <w:noWrap/>
            <w:vAlign w:val="bottom"/>
            <w:hideMark/>
          </w:tcPr>
          <w:p w14:paraId="0C737F69" w14:textId="7809A57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8" w:type="dxa"/>
            <w:noWrap/>
            <w:vAlign w:val="bottom"/>
            <w:hideMark/>
          </w:tcPr>
          <w:p w14:paraId="45EB8B6D" w14:textId="7A28B71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0</w:t>
            </w:r>
          </w:p>
        </w:tc>
        <w:tc>
          <w:tcPr>
            <w:tcW w:w="810" w:type="dxa"/>
            <w:noWrap/>
            <w:vAlign w:val="bottom"/>
            <w:hideMark/>
          </w:tcPr>
          <w:p w14:paraId="7850BBD9" w14:textId="634576D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r>
    </w:tbl>
    <w:p w14:paraId="5E7D32CB" w14:textId="77777777" w:rsidR="007A7EA6" w:rsidRDefault="007A7EA6" w:rsidP="007A7EA6">
      <w:pPr>
        <w:pStyle w:val="BodyText"/>
      </w:pPr>
    </w:p>
    <w:p w14:paraId="6E668801" w14:textId="30476B89" w:rsidR="007A7EA6" w:rsidRDefault="007A7EA6" w:rsidP="007A7EA6">
      <w:pPr>
        <w:pStyle w:val="BodyText"/>
      </w:pPr>
      <w:r>
        <w:t xml:space="preserve">Table </w:t>
      </w:r>
      <w:r w:rsidR="005A79ED">
        <w:t>for</w:t>
      </w:r>
      <w:r>
        <w:t xml:space="preserve"> data shown in Figure 4</w:t>
      </w:r>
      <w:r w:rsidR="006F0A4E">
        <w:t xml:space="preserve">: </w:t>
      </w:r>
      <w:r w:rsidR="006F0A4E" w:rsidRPr="006F0A4E">
        <w:t>Packages by year updated and op</w:t>
      </w:r>
      <w:r w:rsidR="0061651F">
        <w:t>timization framework dependency;</w:t>
      </w:r>
      <w:r w:rsidR="006F0A4E" w:rsidRPr="006F0A4E">
        <w:t xml:space="preserve"> only non-zero percentages shown</w:t>
      </w:r>
    </w:p>
    <w:tbl>
      <w:tblPr>
        <w:tblStyle w:val="GridTable1Light-Accent1"/>
        <w:tblW w:w="5051" w:type="pct"/>
        <w:tblLayout w:type="fixed"/>
        <w:tblLook w:val="04A0" w:firstRow="1" w:lastRow="0" w:firstColumn="1" w:lastColumn="0" w:noHBand="0" w:noVBand="1"/>
      </w:tblPr>
      <w:tblGrid>
        <w:gridCol w:w="1705"/>
        <w:gridCol w:w="695"/>
        <w:gridCol w:w="695"/>
        <w:gridCol w:w="695"/>
        <w:gridCol w:w="695"/>
        <w:gridCol w:w="695"/>
        <w:gridCol w:w="695"/>
        <w:gridCol w:w="695"/>
        <w:gridCol w:w="695"/>
        <w:gridCol w:w="695"/>
        <w:gridCol w:w="695"/>
        <w:gridCol w:w="790"/>
      </w:tblGrid>
      <w:tr w:rsidR="007A7EA6" w:rsidRPr="00731494" w14:paraId="3651D1AC" w14:textId="77777777" w:rsidTr="0061651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41289BD" w14:textId="77777777" w:rsidR="007A7EA6" w:rsidRPr="00731494" w:rsidRDefault="007A7EA6"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Year</w:t>
            </w:r>
          </w:p>
        </w:tc>
        <w:tc>
          <w:tcPr>
            <w:tcW w:w="695" w:type="dxa"/>
            <w:noWrap/>
            <w:hideMark/>
          </w:tcPr>
          <w:p w14:paraId="563AD207"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09</w:t>
            </w:r>
          </w:p>
        </w:tc>
        <w:tc>
          <w:tcPr>
            <w:tcW w:w="695" w:type="dxa"/>
            <w:noWrap/>
            <w:hideMark/>
          </w:tcPr>
          <w:p w14:paraId="2998437E"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0</w:t>
            </w:r>
          </w:p>
        </w:tc>
        <w:tc>
          <w:tcPr>
            <w:tcW w:w="695" w:type="dxa"/>
            <w:noWrap/>
            <w:hideMark/>
          </w:tcPr>
          <w:p w14:paraId="5161F04B"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1</w:t>
            </w:r>
          </w:p>
        </w:tc>
        <w:tc>
          <w:tcPr>
            <w:tcW w:w="695" w:type="dxa"/>
            <w:noWrap/>
            <w:hideMark/>
          </w:tcPr>
          <w:p w14:paraId="354C5DF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2</w:t>
            </w:r>
          </w:p>
        </w:tc>
        <w:tc>
          <w:tcPr>
            <w:tcW w:w="695" w:type="dxa"/>
            <w:noWrap/>
            <w:hideMark/>
          </w:tcPr>
          <w:p w14:paraId="4DBCA138"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3</w:t>
            </w:r>
          </w:p>
        </w:tc>
        <w:tc>
          <w:tcPr>
            <w:tcW w:w="695" w:type="dxa"/>
            <w:noWrap/>
            <w:hideMark/>
          </w:tcPr>
          <w:p w14:paraId="5881C3CC"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4</w:t>
            </w:r>
          </w:p>
        </w:tc>
        <w:tc>
          <w:tcPr>
            <w:tcW w:w="695" w:type="dxa"/>
            <w:noWrap/>
            <w:hideMark/>
          </w:tcPr>
          <w:p w14:paraId="05415CE1"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5</w:t>
            </w:r>
          </w:p>
        </w:tc>
        <w:tc>
          <w:tcPr>
            <w:tcW w:w="695" w:type="dxa"/>
            <w:noWrap/>
            <w:hideMark/>
          </w:tcPr>
          <w:p w14:paraId="3794C934"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6</w:t>
            </w:r>
          </w:p>
        </w:tc>
        <w:tc>
          <w:tcPr>
            <w:tcW w:w="695" w:type="dxa"/>
            <w:noWrap/>
            <w:hideMark/>
          </w:tcPr>
          <w:p w14:paraId="61F7A2D6"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7</w:t>
            </w:r>
          </w:p>
        </w:tc>
        <w:tc>
          <w:tcPr>
            <w:tcW w:w="695" w:type="dxa"/>
            <w:noWrap/>
            <w:hideMark/>
          </w:tcPr>
          <w:p w14:paraId="742EC88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8</w:t>
            </w:r>
          </w:p>
        </w:tc>
        <w:tc>
          <w:tcPr>
            <w:tcW w:w="790" w:type="dxa"/>
            <w:noWrap/>
            <w:hideMark/>
          </w:tcPr>
          <w:p w14:paraId="41CED1C2" w14:textId="77777777" w:rsidR="007A7EA6" w:rsidRPr="00731494"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w:t>
            </w:r>
            <w:proofErr w:type="spellStart"/>
            <w:r>
              <w:rPr>
                <w:rFonts w:asciiTheme="majorHAnsi" w:hAnsiTheme="majorHAnsi" w:cstheme="majorHAnsi"/>
                <w:color w:val="000000"/>
                <w:sz w:val="20"/>
                <w:szCs w:val="20"/>
              </w:rPr>
              <w:t>Yrs</w:t>
            </w:r>
            <w:proofErr w:type="spellEnd"/>
          </w:p>
        </w:tc>
      </w:tr>
      <w:tr w:rsidR="0061651F" w:rsidRPr="00731494" w14:paraId="7FFBC6CF"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E59749"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t>Packages</w:t>
            </w:r>
          </w:p>
        </w:tc>
        <w:tc>
          <w:tcPr>
            <w:tcW w:w="695" w:type="dxa"/>
            <w:noWrap/>
            <w:vAlign w:val="bottom"/>
            <w:hideMark/>
          </w:tcPr>
          <w:p w14:paraId="31E9C9A0" w14:textId="19F588D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c>
          <w:tcPr>
            <w:tcW w:w="695" w:type="dxa"/>
            <w:noWrap/>
            <w:vAlign w:val="bottom"/>
            <w:hideMark/>
          </w:tcPr>
          <w:p w14:paraId="70E8CD92" w14:textId="211C24B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w:t>
            </w:r>
          </w:p>
        </w:tc>
        <w:tc>
          <w:tcPr>
            <w:tcW w:w="695" w:type="dxa"/>
            <w:noWrap/>
            <w:vAlign w:val="bottom"/>
            <w:hideMark/>
          </w:tcPr>
          <w:p w14:paraId="2E236110" w14:textId="76E125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6</w:t>
            </w:r>
          </w:p>
        </w:tc>
        <w:tc>
          <w:tcPr>
            <w:tcW w:w="695" w:type="dxa"/>
            <w:noWrap/>
            <w:vAlign w:val="bottom"/>
            <w:hideMark/>
          </w:tcPr>
          <w:p w14:paraId="1E4F6294" w14:textId="2ACF731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73</w:t>
            </w:r>
          </w:p>
        </w:tc>
        <w:tc>
          <w:tcPr>
            <w:tcW w:w="695" w:type="dxa"/>
            <w:noWrap/>
            <w:vAlign w:val="bottom"/>
            <w:hideMark/>
          </w:tcPr>
          <w:p w14:paraId="66859158" w14:textId="0622F6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75</w:t>
            </w:r>
          </w:p>
        </w:tc>
        <w:tc>
          <w:tcPr>
            <w:tcW w:w="695" w:type="dxa"/>
            <w:noWrap/>
            <w:vAlign w:val="bottom"/>
            <w:hideMark/>
          </w:tcPr>
          <w:p w14:paraId="2D25C50C" w14:textId="4D8820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87</w:t>
            </w:r>
          </w:p>
        </w:tc>
        <w:tc>
          <w:tcPr>
            <w:tcW w:w="695" w:type="dxa"/>
            <w:noWrap/>
            <w:vAlign w:val="bottom"/>
            <w:hideMark/>
          </w:tcPr>
          <w:p w14:paraId="1D051C4D" w14:textId="615F5C9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10</w:t>
            </w:r>
          </w:p>
        </w:tc>
        <w:tc>
          <w:tcPr>
            <w:tcW w:w="695" w:type="dxa"/>
            <w:noWrap/>
            <w:vAlign w:val="bottom"/>
            <w:hideMark/>
          </w:tcPr>
          <w:p w14:paraId="681B7FA0" w14:textId="296ACAB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81</w:t>
            </w:r>
          </w:p>
        </w:tc>
        <w:tc>
          <w:tcPr>
            <w:tcW w:w="695" w:type="dxa"/>
            <w:noWrap/>
            <w:vAlign w:val="bottom"/>
            <w:hideMark/>
          </w:tcPr>
          <w:p w14:paraId="01FC0C2C" w14:textId="7480A2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934</w:t>
            </w:r>
          </w:p>
        </w:tc>
        <w:tc>
          <w:tcPr>
            <w:tcW w:w="695" w:type="dxa"/>
            <w:noWrap/>
            <w:vAlign w:val="bottom"/>
            <w:hideMark/>
          </w:tcPr>
          <w:p w14:paraId="3D6BAECE" w14:textId="1F5A95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123</w:t>
            </w:r>
          </w:p>
        </w:tc>
        <w:tc>
          <w:tcPr>
            <w:tcW w:w="790" w:type="dxa"/>
            <w:noWrap/>
            <w:vAlign w:val="bottom"/>
            <w:hideMark/>
          </w:tcPr>
          <w:p w14:paraId="671DDEDE" w14:textId="3ACED64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122</w:t>
            </w:r>
          </w:p>
        </w:tc>
      </w:tr>
      <w:tr w:rsidR="0061651F" w:rsidRPr="00731494" w14:paraId="78E1000B"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tcPr>
          <w:p w14:paraId="7906DD12"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lastRenderedPageBreak/>
              <w:t>Packages w/Dep</w:t>
            </w:r>
          </w:p>
        </w:tc>
        <w:tc>
          <w:tcPr>
            <w:tcW w:w="695" w:type="dxa"/>
            <w:noWrap/>
            <w:vAlign w:val="bottom"/>
          </w:tcPr>
          <w:p w14:paraId="175BEEB5" w14:textId="546F33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E15046" w14:textId="2BF856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tcPr>
          <w:p w14:paraId="2AD161F3" w14:textId="078B87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tcPr>
          <w:p w14:paraId="3DA77CEC" w14:textId="617F9E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w:t>
            </w:r>
          </w:p>
        </w:tc>
        <w:tc>
          <w:tcPr>
            <w:tcW w:w="695" w:type="dxa"/>
            <w:noWrap/>
            <w:vAlign w:val="bottom"/>
          </w:tcPr>
          <w:p w14:paraId="5D7034D0" w14:textId="2B8FDCA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8</w:t>
            </w:r>
          </w:p>
        </w:tc>
        <w:tc>
          <w:tcPr>
            <w:tcW w:w="695" w:type="dxa"/>
            <w:noWrap/>
            <w:vAlign w:val="bottom"/>
          </w:tcPr>
          <w:p w14:paraId="34A6E98D" w14:textId="79F9D2C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1</w:t>
            </w:r>
          </w:p>
        </w:tc>
        <w:tc>
          <w:tcPr>
            <w:tcW w:w="695" w:type="dxa"/>
            <w:noWrap/>
            <w:vAlign w:val="bottom"/>
          </w:tcPr>
          <w:p w14:paraId="025AA5D6" w14:textId="3D3A0A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4</w:t>
            </w:r>
          </w:p>
        </w:tc>
        <w:tc>
          <w:tcPr>
            <w:tcW w:w="695" w:type="dxa"/>
            <w:noWrap/>
            <w:vAlign w:val="bottom"/>
          </w:tcPr>
          <w:p w14:paraId="6A98AD86" w14:textId="7F95374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84</w:t>
            </w:r>
          </w:p>
        </w:tc>
        <w:tc>
          <w:tcPr>
            <w:tcW w:w="695" w:type="dxa"/>
            <w:noWrap/>
            <w:vAlign w:val="bottom"/>
          </w:tcPr>
          <w:p w14:paraId="7E45E304" w14:textId="5B2D58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23</w:t>
            </w:r>
          </w:p>
        </w:tc>
        <w:tc>
          <w:tcPr>
            <w:tcW w:w="695" w:type="dxa"/>
            <w:noWrap/>
            <w:vAlign w:val="bottom"/>
          </w:tcPr>
          <w:p w14:paraId="5A231287" w14:textId="7C805E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85</w:t>
            </w:r>
          </w:p>
        </w:tc>
        <w:tc>
          <w:tcPr>
            <w:tcW w:w="790" w:type="dxa"/>
            <w:noWrap/>
            <w:vAlign w:val="bottom"/>
          </w:tcPr>
          <w:p w14:paraId="0E8AAB79" w14:textId="095726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26</w:t>
            </w:r>
          </w:p>
        </w:tc>
      </w:tr>
      <w:tr w:rsidR="0061651F" w:rsidRPr="00731494" w14:paraId="10C79B58"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ACBA3F3"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Rcpp</w:t>
            </w:r>
            <w:proofErr w:type="spellEnd"/>
          </w:p>
        </w:tc>
        <w:tc>
          <w:tcPr>
            <w:tcW w:w="695" w:type="dxa"/>
            <w:noWrap/>
            <w:vAlign w:val="bottom"/>
            <w:hideMark/>
          </w:tcPr>
          <w:p w14:paraId="215D8828" w14:textId="7E6C8E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3D2925" w14:textId="057001E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3)</w:t>
            </w:r>
          </w:p>
        </w:tc>
        <w:tc>
          <w:tcPr>
            <w:tcW w:w="695" w:type="dxa"/>
            <w:noWrap/>
            <w:vAlign w:val="bottom"/>
            <w:hideMark/>
          </w:tcPr>
          <w:p w14:paraId="71603646" w14:textId="61AB13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0F005C" w14:textId="6315F0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18D96AC" w14:textId="26D7DB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 (1)</w:t>
            </w:r>
          </w:p>
        </w:tc>
        <w:tc>
          <w:tcPr>
            <w:tcW w:w="695" w:type="dxa"/>
            <w:noWrap/>
            <w:vAlign w:val="bottom"/>
            <w:hideMark/>
          </w:tcPr>
          <w:p w14:paraId="6FDA28BC" w14:textId="2026E8D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2 (5)</w:t>
            </w:r>
          </w:p>
        </w:tc>
        <w:tc>
          <w:tcPr>
            <w:tcW w:w="695" w:type="dxa"/>
            <w:noWrap/>
            <w:vAlign w:val="bottom"/>
            <w:hideMark/>
          </w:tcPr>
          <w:p w14:paraId="1F59B5DA" w14:textId="3EFAF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4 (5)</w:t>
            </w:r>
          </w:p>
        </w:tc>
        <w:tc>
          <w:tcPr>
            <w:tcW w:w="695" w:type="dxa"/>
            <w:noWrap/>
            <w:vAlign w:val="bottom"/>
            <w:hideMark/>
          </w:tcPr>
          <w:p w14:paraId="4FA221EB" w14:textId="478E76B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7 (8)</w:t>
            </w:r>
          </w:p>
        </w:tc>
        <w:tc>
          <w:tcPr>
            <w:tcW w:w="695" w:type="dxa"/>
            <w:noWrap/>
            <w:vAlign w:val="bottom"/>
            <w:hideMark/>
          </w:tcPr>
          <w:p w14:paraId="19FC1747" w14:textId="6CA68E2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2 (11)</w:t>
            </w:r>
          </w:p>
        </w:tc>
        <w:tc>
          <w:tcPr>
            <w:tcW w:w="695" w:type="dxa"/>
            <w:noWrap/>
            <w:vAlign w:val="bottom"/>
            <w:hideMark/>
          </w:tcPr>
          <w:p w14:paraId="7715CFA3" w14:textId="108EC2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68 (14)</w:t>
            </w:r>
          </w:p>
        </w:tc>
        <w:tc>
          <w:tcPr>
            <w:tcW w:w="790" w:type="dxa"/>
            <w:noWrap/>
            <w:vAlign w:val="bottom"/>
            <w:hideMark/>
          </w:tcPr>
          <w:p w14:paraId="1ACBA00C" w14:textId="53F07D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54</w:t>
            </w:r>
          </w:p>
        </w:tc>
      </w:tr>
      <w:tr w:rsidR="0061651F" w:rsidRPr="00731494" w14:paraId="58F70EF7"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49F2E2C"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tictoc</w:t>
            </w:r>
            <w:proofErr w:type="spellEnd"/>
          </w:p>
        </w:tc>
        <w:tc>
          <w:tcPr>
            <w:tcW w:w="695" w:type="dxa"/>
            <w:noWrap/>
            <w:vAlign w:val="bottom"/>
            <w:hideMark/>
          </w:tcPr>
          <w:p w14:paraId="79BB3874" w14:textId="5264FD8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E71BE9E" w14:textId="7FBDE5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AA6C46" w14:textId="62C1C5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10867BD" w14:textId="55BB8A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807AE1" w14:textId="29EF3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DF6CC93" w14:textId="4AF7C0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13099B" w14:textId="35FD5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644FDB" w14:textId="6BB9E2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4586883" w14:textId="5BE567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EAE4F44" w14:textId="1FB5FA1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6023D033" w14:textId="3E9C3D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r>
      <w:tr w:rsidR="0061651F" w:rsidRPr="00731494" w14:paraId="78784816"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905FCCA"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rbenchmark</w:t>
            </w:r>
            <w:proofErr w:type="spellEnd"/>
          </w:p>
        </w:tc>
        <w:tc>
          <w:tcPr>
            <w:tcW w:w="695" w:type="dxa"/>
            <w:noWrap/>
            <w:vAlign w:val="bottom"/>
            <w:hideMark/>
          </w:tcPr>
          <w:p w14:paraId="15BF89CF" w14:textId="61A08E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16750E" w14:textId="443E17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8959665" w14:textId="551C89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B7615C" w14:textId="099D302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1EB088" w14:textId="271D47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7672E64" w14:textId="66A083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B9C20" w14:textId="73430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75163BF" w14:textId="7A4EABA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86C746D" w14:textId="3CCEB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3BB2B81" w14:textId="64AEC6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c>
          <w:tcPr>
            <w:tcW w:w="790" w:type="dxa"/>
            <w:noWrap/>
            <w:vAlign w:val="bottom"/>
            <w:hideMark/>
          </w:tcPr>
          <w:p w14:paraId="0E80A64B" w14:textId="0173D8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w:t>
            </w:r>
          </w:p>
        </w:tc>
      </w:tr>
      <w:tr w:rsidR="0061651F" w:rsidRPr="00731494" w14:paraId="7838C515"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97260B7"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microbenchmark</w:t>
            </w:r>
          </w:p>
        </w:tc>
        <w:tc>
          <w:tcPr>
            <w:tcW w:w="695" w:type="dxa"/>
            <w:noWrap/>
            <w:vAlign w:val="bottom"/>
            <w:hideMark/>
          </w:tcPr>
          <w:p w14:paraId="73F51588" w14:textId="6D51C4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48066F" w14:textId="657D41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2B85E7" w14:textId="6ADA867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ABC9D86" w14:textId="5BDDEC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F3F6C6" w14:textId="5373F42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A4EBC48" w14:textId="697A22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999F265" w14:textId="56A4D47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F4D72C" w14:textId="7B4822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18EF7B98" w14:textId="2BA277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w:t>
            </w:r>
          </w:p>
        </w:tc>
        <w:tc>
          <w:tcPr>
            <w:tcW w:w="695" w:type="dxa"/>
            <w:noWrap/>
            <w:vAlign w:val="bottom"/>
            <w:hideMark/>
          </w:tcPr>
          <w:p w14:paraId="36652A12" w14:textId="739DC28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0 (1)</w:t>
            </w:r>
          </w:p>
        </w:tc>
        <w:tc>
          <w:tcPr>
            <w:tcW w:w="790" w:type="dxa"/>
            <w:noWrap/>
            <w:vAlign w:val="bottom"/>
            <w:hideMark/>
          </w:tcPr>
          <w:p w14:paraId="620BC2B0" w14:textId="5B9E6D4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w:t>
            </w:r>
          </w:p>
        </w:tc>
      </w:tr>
      <w:tr w:rsidR="0061651F" w:rsidRPr="00731494" w14:paraId="0070162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4EDAD17"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rofr</w:t>
            </w:r>
            <w:proofErr w:type="spellEnd"/>
          </w:p>
        </w:tc>
        <w:tc>
          <w:tcPr>
            <w:tcW w:w="695" w:type="dxa"/>
            <w:noWrap/>
            <w:vAlign w:val="bottom"/>
            <w:hideMark/>
          </w:tcPr>
          <w:p w14:paraId="1D162BF1" w14:textId="41D18E3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A07532" w14:textId="0A72FD4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BCE54C" w14:textId="6FABA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B537E6" w14:textId="02886D7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2E619A" w14:textId="13B0310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630BC3" w14:textId="283A0B3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C7283B" w14:textId="209654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5F4AF5" w14:textId="180D17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DCB65A8" w14:textId="7ED8B0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F07B0E7" w14:textId="5970DA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51A63B6" w14:textId="47BE364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1454858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0DE81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rofvis</w:t>
            </w:r>
            <w:proofErr w:type="spellEnd"/>
          </w:p>
        </w:tc>
        <w:tc>
          <w:tcPr>
            <w:tcW w:w="695" w:type="dxa"/>
            <w:noWrap/>
            <w:vAlign w:val="bottom"/>
            <w:hideMark/>
          </w:tcPr>
          <w:p w14:paraId="1B8DE772" w14:textId="55CBB9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F4AF9F" w14:textId="03CCDD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022AE0" w14:textId="108B30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338B1F" w14:textId="57828C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16D037F" w14:textId="6D11DCB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2BF3CE" w14:textId="7A1A6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735096B" w14:textId="57AEC2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B710C8" w14:textId="19778F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20BAA5C" w14:textId="654046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93863A" w14:textId="79939F4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5A91541B" w14:textId="27DBDF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70886A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99326DF"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snow</w:t>
            </w:r>
          </w:p>
        </w:tc>
        <w:tc>
          <w:tcPr>
            <w:tcW w:w="695" w:type="dxa"/>
            <w:noWrap/>
            <w:vAlign w:val="bottom"/>
            <w:hideMark/>
          </w:tcPr>
          <w:p w14:paraId="6D46ED89" w14:textId="4CC90CE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138745" w14:textId="2E75DC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9394E7C" w14:textId="5EC2505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4E4E1" w14:textId="3FB6B8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34D72EA" w14:textId="6713AB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D3E596C" w14:textId="1BEEAA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F9329E" w14:textId="64D695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2179B96" w14:textId="4FBE20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EB88835" w14:textId="7D6B85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84E345D" w14:textId="4FAD97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w:t>
            </w:r>
          </w:p>
        </w:tc>
        <w:tc>
          <w:tcPr>
            <w:tcW w:w="790" w:type="dxa"/>
            <w:noWrap/>
            <w:vAlign w:val="bottom"/>
            <w:hideMark/>
          </w:tcPr>
          <w:p w14:paraId="6B3BCF31" w14:textId="58060F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w:t>
            </w:r>
          </w:p>
        </w:tc>
      </w:tr>
      <w:tr w:rsidR="0061651F" w:rsidRPr="00731494" w14:paraId="459B26B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C7B2E76"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SNOW</w:t>
            </w:r>
            <w:proofErr w:type="spellEnd"/>
          </w:p>
        </w:tc>
        <w:tc>
          <w:tcPr>
            <w:tcW w:w="695" w:type="dxa"/>
            <w:noWrap/>
            <w:vAlign w:val="bottom"/>
            <w:hideMark/>
          </w:tcPr>
          <w:p w14:paraId="5CB24466" w14:textId="0CFAF6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DF6ED99" w14:textId="36980DF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05D9AD" w14:textId="5E4455D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7CAC8D" w14:textId="7892BC0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5F44383" w14:textId="2E261F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CECB76" w14:textId="564CF3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66043A8" w14:textId="782705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610836A" w14:textId="51CCB29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8E24E5" w14:textId="1260087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22A1F2F" w14:textId="1FECD7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4FB3E8A" w14:textId="30CA06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6</w:t>
            </w:r>
          </w:p>
        </w:tc>
      </w:tr>
      <w:tr w:rsidR="0061651F" w:rsidRPr="00731494" w14:paraId="7514589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C287073"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allel</w:t>
            </w:r>
          </w:p>
        </w:tc>
        <w:tc>
          <w:tcPr>
            <w:tcW w:w="695" w:type="dxa"/>
            <w:noWrap/>
            <w:vAlign w:val="bottom"/>
            <w:hideMark/>
          </w:tcPr>
          <w:p w14:paraId="666EDA4B" w14:textId="3AE433A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B96C74" w14:textId="64B1E7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582659F" w14:textId="08BC70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81698B" w14:textId="45B5D83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4DBAB8CF" w14:textId="5CF66D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 xml:space="preserve">14 (2) </w:t>
            </w:r>
          </w:p>
        </w:tc>
        <w:tc>
          <w:tcPr>
            <w:tcW w:w="695" w:type="dxa"/>
            <w:noWrap/>
            <w:vAlign w:val="bottom"/>
            <w:hideMark/>
          </w:tcPr>
          <w:p w14:paraId="0F50C9B3" w14:textId="636A6F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 (4)</w:t>
            </w:r>
          </w:p>
        </w:tc>
        <w:tc>
          <w:tcPr>
            <w:tcW w:w="695" w:type="dxa"/>
            <w:noWrap/>
            <w:vAlign w:val="bottom"/>
            <w:hideMark/>
          </w:tcPr>
          <w:p w14:paraId="29568C1B" w14:textId="76AF85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5 (5)</w:t>
            </w:r>
          </w:p>
        </w:tc>
        <w:tc>
          <w:tcPr>
            <w:tcW w:w="695" w:type="dxa"/>
            <w:noWrap/>
            <w:vAlign w:val="bottom"/>
            <w:hideMark/>
          </w:tcPr>
          <w:p w14:paraId="7849A47F" w14:textId="3BF5BF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9 (6)</w:t>
            </w:r>
          </w:p>
        </w:tc>
        <w:tc>
          <w:tcPr>
            <w:tcW w:w="695" w:type="dxa"/>
            <w:noWrap/>
            <w:vAlign w:val="bottom"/>
            <w:hideMark/>
          </w:tcPr>
          <w:p w14:paraId="3C38A149" w14:textId="3CF2394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6 (6)</w:t>
            </w:r>
          </w:p>
        </w:tc>
        <w:tc>
          <w:tcPr>
            <w:tcW w:w="695" w:type="dxa"/>
            <w:noWrap/>
            <w:vAlign w:val="bottom"/>
            <w:hideMark/>
          </w:tcPr>
          <w:p w14:paraId="63903ED1" w14:textId="318E4C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14 (8)</w:t>
            </w:r>
          </w:p>
        </w:tc>
        <w:tc>
          <w:tcPr>
            <w:tcW w:w="790" w:type="dxa"/>
            <w:noWrap/>
            <w:vAlign w:val="bottom"/>
            <w:hideMark/>
          </w:tcPr>
          <w:p w14:paraId="2FC6B4D7" w14:textId="2EAF249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13</w:t>
            </w:r>
          </w:p>
        </w:tc>
      </w:tr>
      <w:tr w:rsidR="0061651F" w:rsidRPr="00731494" w14:paraId="47AE478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896C94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Parallel</w:t>
            </w:r>
            <w:proofErr w:type="spellEnd"/>
          </w:p>
        </w:tc>
        <w:tc>
          <w:tcPr>
            <w:tcW w:w="695" w:type="dxa"/>
            <w:noWrap/>
            <w:vAlign w:val="bottom"/>
            <w:hideMark/>
          </w:tcPr>
          <w:p w14:paraId="3BB4ACE4" w14:textId="0003C12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D598996" w14:textId="1B46E84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F000268" w14:textId="39B582D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E690B21" w14:textId="5B0D04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DC9F11" w14:textId="0C484D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0CF4437" w14:textId="1B7BEA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A78C154" w14:textId="4297AAE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 (2)</w:t>
            </w:r>
          </w:p>
        </w:tc>
        <w:tc>
          <w:tcPr>
            <w:tcW w:w="695" w:type="dxa"/>
            <w:noWrap/>
            <w:vAlign w:val="bottom"/>
            <w:hideMark/>
          </w:tcPr>
          <w:p w14:paraId="159D9B12" w14:textId="7B21B2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9 (2)</w:t>
            </w:r>
          </w:p>
        </w:tc>
        <w:tc>
          <w:tcPr>
            <w:tcW w:w="695" w:type="dxa"/>
            <w:noWrap/>
            <w:vAlign w:val="bottom"/>
            <w:hideMark/>
          </w:tcPr>
          <w:p w14:paraId="5A52B610" w14:textId="2098AAE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 (3)</w:t>
            </w:r>
          </w:p>
        </w:tc>
        <w:tc>
          <w:tcPr>
            <w:tcW w:w="695" w:type="dxa"/>
            <w:noWrap/>
            <w:vAlign w:val="bottom"/>
            <w:hideMark/>
          </w:tcPr>
          <w:p w14:paraId="321F6A51" w14:textId="376F63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25 (4)</w:t>
            </w:r>
          </w:p>
        </w:tc>
        <w:tc>
          <w:tcPr>
            <w:tcW w:w="790" w:type="dxa"/>
            <w:noWrap/>
            <w:vAlign w:val="bottom"/>
            <w:hideMark/>
          </w:tcPr>
          <w:p w14:paraId="7A3E6B7B" w14:textId="717F66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67</w:t>
            </w:r>
          </w:p>
        </w:tc>
      </w:tr>
      <w:tr w:rsidR="0061651F" w:rsidRPr="00731494" w14:paraId="278AD11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3FA7A4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Rmpi</w:t>
            </w:r>
            <w:proofErr w:type="spellEnd"/>
          </w:p>
        </w:tc>
        <w:tc>
          <w:tcPr>
            <w:tcW w:w="695" w:type="dxa"/>
            <w:noWrap/>
            <w:vAlign w:val="bottom"/>
            <w:hideMark/>
          </w:tcPr>
          <w:p w14:paraId="3B31E224" w14:textId="4D5148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BD4B95" w14:textId="5515505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0095811" w14:textId="149BDA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1843BD9" w14:textId="54FB36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58F8CC19" w14:textId="03C51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BBAB3DF" w14:textId="1D3491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4935538" w14:textId="367653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 (1)</w:t>
            </w:r>
          </w:p>
        </w:tc>
        <w:tc>
          <w:tcPr>
            <w:tcW w:w="695" w:type="dxa"/>
            <w:noWrap/>
            <w:vAlign w:val="bottom"/>
            <w:hideMark/>
          </w:tcPr>
          <w:p w14:paraId="43390BB4" w14:textId="525CCE8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E82C15E" w14:textId="2B0864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9413033" w14:textId="273B05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4E31ADF" w14:textId="34354D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r>
      <w:tr w:rsidR="0061651F" w:rsidRPr="00731494" w14:paraId="058F4EAB"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383AD9B"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oreach</w:t>
            </w:r>
          </w:p>
        </w:tc>
        <w:tc>
          <w:tcPr>
            <w:tcW w:w="695" w:type="dxa"/>
            <w:noWrap/>
            <w:vAlign w:val="bottom"/>
            <w:hideMark/>
          </w:tcPr>
          <w:p w14:paraId="3DA7D5C5" w14:textId="05E042C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C0C4D3" w14:textId="24DAB6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4BBFD4" w14:textId="25AFBC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750ACE14" w14:textId="1D5F6E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3A90B999" w14:textId="4205A73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 (1)</w:t>
            </w:r>
          </w:p>
        </w:tc>
        <w:tc>
          <w:tcPr>
            <w:tcW w:w="695" w:type="dxa"/>
            <w:noWrap/>
            <w:vAlign w:val="bottom"/>
            <w:hideMark/>
          </w:tcPr>
          <w:p w14:paraId="5D2CECD6" w14:textId="367AED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9 (2)</w:t>
            </w:r>
          </w:p>
        </w:tc>
        <w:tc>
          <w:tcPr>
            <w:tcW w:w="695" w:type="dxa"/>
            <w:noWrap/>
            <w:vAlign w:val="bottom"/>
            <w:hideMark/>
          </w:tcPr>
          <w:p w14:paraId="1F86A7CF" w14:textId="7A3E20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 (3)</w:t>
            </w:r>
          </w:p>
        </w:tc>
        <w:tc>
          <w:tcPr>
            <w:tcW w:w="695" w:type="dxa"/>
            <w:noWrap/>
            <w:vAlign w:val="bottom"/>
            <w:hideMark/>
          </w:tcPr>
          <w:p w14:paraId="0BE0706B" w14:textId="2EC9BF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2 (3)</w:t>
            </w:r>
          </w:p>
        </w:tc>
        <w:tc>
          <w:tcPr>
            <w:tcW w:w="695" w:type="dxa"/>
            <w:noWrap/>
            <w:vAlign w:val="bottom"/>
            <w:hideMark/>
          </w:tcPr>
          <w:p w14:paraId="3C455F89" w14:textId="55751EF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3 (3)</w:t>
            </w:r>
          </w:p>
        </w:tc>
        <w:tc>
          <w:tcPr>
            <w:tcW w:w="695" w:type="dxa"/>
            <w:noWrap/>
            <w:vAlign w:val="bottom"/>
            <w:hideMark/>
          </w:tcPr>
          <w:p w14:paraId="4C6EDA1E" w14:textId="5B35E40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69 (4)</w:t>
            </w:r>
          </w:p>
        </w:tc>
        <w:tc>
          <w:tcPr>
            <w:tcW w:w="790" w:type="dxa"/>
            <w:noWrap/>
            <w:vAlign w:val="bottom"/>
            <w:hideMark/>
          </w:tcPr>
          <w:p w14:paraId="53B29873" w14:textId="5FF2FAB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83</w:t>
            </w:r>
          </w:p>
        </w:tc>
      </w:tr>
      <w:tr w:rsidR="0061651F" w:rsidRPr="00731494" w14:paraId="45AF915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5C9B642"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uture</w:t>
            </w:r>
          </w:p>
        </w:tc>
        <w:tc>
          <w:tcPr>
            <w:tcW w:w="695" w:type="dxa"/>
            <w:noWrap/>
            <w:vAlign w:val="bottom"/>
            <w:hideMark/>
          </w:tcPr>
          <w:p w14:paraId="0661EE67" w14:textId="5A9819B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039286" w14:textId="2B605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1905DC" w14:textId="4E17073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502810C" w14:textId="16FBC3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1D5EB7" w14:textId="6388A6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C7432F" w14:textId="0CEA96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0693E76" w14:textId="2257AD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8E0D48" w14:textId="579B57C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4A069E3" w14:textId="40751AE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90ADE23" w14:textId="1C4FE2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0</w:t>
            </w:r>
          </w:p>
        </w:tc>
        <w:tc>
          <w:tcPr>
            <w:tcW w:w="790" w:type="dxa"/>
            <w:noWrap/>
            <w:vAlign w:val="bottom"/>
            <w:hideMark/>
          </w:tcPr>
          <w:p w14:paraId="60F8D927" w14:textId="6D5C2E0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w:t>
            </w:r>
          </w:p>
        </w:tc>
      </w:tr>
      <w:tr w:rsidR="0061651F" w:rsidRPr="00731494" w14:paraId="7F5F406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tcPr>
          <w:p w14:paraId="317BBC53" w14:textId="567C6087" w:rsidR="0061651F" w:rsidRPr="00731494" w:rsidRDefault="0061651F" w:rsidP="0061651F">
            <w:pPr>
              <w:rPr>
                <w:rFonts w:asciiTheme="majorHAnsi" w:hAnsiTheme="majorHAnsi" w:cstheme="majorHAnsi"/>
                <w:color w:val="000000"/>
                <w:sz w:val="20"/>
                <w:szCs w:val="20"/>
              </w:rPr>
            </w:pPr>
            <w:proofErr w:type="spellStart"/>
            <w:proofErr w:type="gramStart"/>
            <w:r>
              <w:rPr>
                <w:rFonts w:asciiTheme="majorHAnsi" w:hAnsiTheme="majorHAnsi" w:cstheme="majorHAnsi"/>
                <w:color w:val="000000"/>
                <w:sz w:val="20"/>
                <w:szCs w:val="20"/>
              </w:rPr>
              <w:t>future.apply</w:t>
            </w:r>
            <w:proofErr w:type="spellEnd"/>
            <w:proofErr w:type="gramEnd"/>
          </w:p>
        </w:tc>
        <w:tc>
          <w:tcPr>
            <w:tcW w:w="695" w:type="dxa"/>
            <w:noWrap/>
            <w:vAlign w:val="bottom"/>
          </w:tcPr>
          <w:p w14:paraId="72F4820F" w14:textId="045F90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292E6559" w14:textId="612BC8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3F2D062" w14:textId="67B887E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453143A0" w14:textId="2D42B73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0DFC2D11" w14:textId="737B439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1E5993C9" w14:textId="5ADDFCA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6D8738BE" w14:textId="1132A7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798D019" w14:textId="5F4CE33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7451AF" w14:textId="23B6D70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556E7120" w14:textId="3863298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c>
          <w:tcPr>
            <w:tcW w:w="790" w:type="dxa"/>
            <w:noWrap/>
            <w:vAlign w:val="bottom"/>
          </w:tcPr>
          <w:p w14:paraId="08F6CE91" w14:textId="4F3C72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r>
      <w:tr w:rsidR="0061651F" w:rsidRPr="00731494" w14:paraId="2934E39A"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67D78C"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SparkR</w:t>
            </w:r>
            <w:proofErr w:type="spellEnd"/>
          </w:p>
        </w:tc>
        <w:tc>
          <w:tcPr>
            <w:tcW w:w="695" w:type="dxa"/>
            <w:noWrap/>
            <w:vAlign w:val="bottom"/>
            <w:hideMark/>
          </w:tcPr>
          <w:p w14:paraId="59C51C5B" w14:textId="2F293A5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DDAAB1" w14:textId="0EBA3F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EA4E1F" w14:textId="7E2878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C3E4FD" w14:textId="75E30C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347CB4" w14:textId="17267D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8A0C11C" w14:textId="4B61F5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A1D3718" w14:textId="6584D3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D79173" w14:textId="3AB16EC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1F3BAD2" w14:textId="1B42E7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E530685" w14:textId="0F61FF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322DFC4D" w14:textId="2CA237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A637EA8"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D0C4550"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sparklyr</w:t>
            </w:r>
            <w:proofErr w:type="spellEnd"/>
          </w:p>
        </w:tc>
        <w:tc>
          <w:tcPr>
            <w:tcW w:w="695" w:type="dxa"/>
            <w:noWrap/>
            <w:vAlign w:val="bottom"/>
            <w:hideMark/>
          </w:tcPr>
          <w:p w14:paraId="0ACBFB03" w14:textId="0FF49CC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6959C3" w14:textId="6D1C62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A5661B" w14:textId="7D7999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4AF298" w14:textId="6F9164D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449BACA" w14:textId="48B59B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B8F9DBE" w14:textId="65554B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A34B02" w14:textId="170332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13C0E" w14:textId="6DA43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6E9C4FF" w14:textId="7E3969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4137314B" w14:textId="54F594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7D6AEF19" w14:textId="10347B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r>
      <w:tr w:rsidR="0061651F" w:rsidRPr="00731494" w14:paraId="77A6D20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5FEAE27"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batchtools</w:t>
            </w:r>
            <w:proofErr w:type="spellEnd"/>
          </w:p>
        </w:tc>
        <w:tc>
          <w:tcPr>
            <w:tcW w:w="695" w:type="dxa"/>
            <w:noWrap/>
            <w:vAlign w:val="bottom"/>
            <w:hideMark/>
          </w:tcPr>
          <w:p w14:paraId="366BCDB5" w14:textId="0B7809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0BF73CA" w14:textId="32D8E9C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CA00D3" w14:textId="1DC5F30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F8E5C77" w14:textId="4AB863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7E3BD1" w14:textId="2FAB1A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CC97AB1" w14:textId="6019F8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874DA3B" w14:textId="57CB1E4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5E4BBB7" w14:textId="32DC668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3020A63" w14:textId="3724F9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554690" w14:textId="1295A4A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1280F0E9" w14:textId="6ACA1B6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r>
      <w:tr w:rsidR="0061651F" w:rsidRPr="00731494" w14:paraId="7DFCD5A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5D3C635"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RcppParallel</w:t>
            </w:r>
            <w:proofErr w:type="spellEnd"/>
          </w:p>
        </w:tc>
        <w:tc>
          <w:tcPr>
            <w:tcW w:w="695" w:type="dxa"/>
            <w:noWrap/>
            <w:vAlign w:val="bottom"/>
            <w:hideMark/>
          </w:tcPr>
          <w:p w14:paraId="3867C8AE" w14:textId="3D99FE3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8A847F" w14:textId="38D87F2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09A1F9" w14:textId="1B1DAE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97C33F" w14:textId="2181AF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2A1B82" w14:textId="4C99F5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E18F9" w14:textId="5CC970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6C104FD" w14:textId="0FFEDBC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E9338D" w14:textId="473CD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E6B99A9" w14:textId="3E3A3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w:t>
            </w:r>
          </w:p>
        </w:tc>
        <w:tc>
          <w:tcPr>
            <w:tcW w:w="695" w:type="dxa"/>
            <w:noWrap/>
            <w:vAlign w:val="bottom"/>
            <w:hideMark/>
          </w:tcPr>
          <w:p w14:paraId="30F2E8BF" w14:textId="77EDDF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c>
          <w:tcPr>
            <w:tcW w:w="790" w:type="dxa"/>
            <w:noWrap/>
            <w:vAlign w:val="bottom"/>
            <w:hideMark/>
          </w:tcPr>
          <w:p w14:paraId="71D7C711" w14:textId="0E34D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3</w:t>
            </w:r>
          </w:p>
        </w:tc>
      </w:tr>
      <w:tr w:rsidR="0061651F" w:rsidRPr="00731494" w14:paraId="05FBE26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9D58E2"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allelDist</w:t>
            </w:r>
            <w:proofErr w:type="spellEnd"/>
          </w:p>
        </w:tc>
        <w:tc>
          <w:tcPr>
            <w:tcW w:w="695" w:type="dxa"/>
            <w:noWrap/>
            <w:vAlign w:val="bottom"/>
            <w:hideMark/>
          </w:tcPr>
          <w:p w14:paraId="1A67C1A0" w14:textId="7C121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97BE3B4" w14:textId="64FB7DF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0DB3C4B" w14:textId="09E0439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5A4E329" w14:textId="20F68A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1AB748A" w14:textId="459F86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28109" w14:textId="720E627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3D2B3B" w14:textId="521B0C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B0651A" w14:textId="1DF062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237B26" w14:textId="40FB5F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383F70" w14:textId="335F441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01E69557" w14:textId="4E8B42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32BD317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B2A55CE"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allelMap</w:t>
            </w:r>
            <w:proofErr w:type="spellEnd"/>
          </w:p>
        </w:tc>
        <w:tc>
          <w:tcPr>
            <w:tcW w:w="695" w:type="dxa"/>
            <w:noWrap/>
            <w:vAlign w:val="bottom"/>
            <w:hideMark/>
          </w:tcPr>
          <w:p w14:paraId="122A8104" w14:textId="14E46A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A44219" w14:textId="732641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88676D" w14:textId="37F13F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EF4947B" w14:textId="6370BE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F1069A" w14:textId="2654266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972C92" w14:textId="3ABD405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695A2B9" w14:textId="75E8B9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906A33" w14:textId="46A0E36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3046FBF2" w14:textId="31D9D9E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2E3C4F74" w14:textId="5874AB6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AC0D521" w14:textId="2B0A7E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r>
      <w:tr w:rsidR="0061651F" w:rsidRPr="00731494" w14:paraId="5768B49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F1FCAAC"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MC</w:t>
            </w:r>
            <w:proofErr w:type="spellEnd"/>
          </w:p>
        </w:tc>
        <w:tc>
          <w:tcPr>
            <w:tcW w:w="695" w:type="dxa"/>
            <w:noWrap/>
            <w:vAlign w:val="bottom"/>
            <w:hideMark/>
          </w:tcPr>
          <w:p w14:paraId="21AEE88D" w14:textId="36D074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1C2850" w14:textId="12D10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435CA8" w14:textId="6ACC79F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18465979" w14:textId="713761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DE33286" w14:textId="4F27B5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70162807" w14:textId="2EF6D9C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D0A7D38" w14:textId="693614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695" w:type="dxa"/>
            <w:noWrap/>
            <w:vAlign w:val="bottom"/>
            <w:hideMark/>
          </w:tcPr>
          <w:p w14:paraId="36729DBE" w14:textId="272DAE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61A580A" w14:textId="7CFC4BC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BB0658E" w14:textId="28E3D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934BDF8" w14:textId="410FE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r>
      <w:tr w:rsidR="0061651F" w:rsidRPr="00731494" w14:paraId="34BF5081"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6E4514E"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MPI</w:t>
            </w:r>
            <w:proofErr w:type="spellEnd"/>
          </w:p>
        </w:tc>
        <w:tc>
          <w:tcPr>
            <w:tcW w:w="695" w:type="dxa"/>
            <w:noWrap/>
            <w:vAlign w:val="bottom"/>
            <w:hideMark/>
          </w:tcPr>
          <w:p w14:paraId="600FF85F" w14:textId="35EB14A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FB848F3" w14:textId="7B5070D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D37675" w14:textId="1BB2FA8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743AB9" w14:textId="6688B5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FDAB58" w14:textId="4551D2B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3042A" w14:textId="7C068A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DE3BE1C" w14:textId="5A22F2B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0125F2" w14:textId="2E5673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196C70" w14:textId="254AD6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261CF04" w14:textId="1BC013F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3D4FAD7C" w14:textId="33FBBB6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1942365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A803244"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tools</w:t>
            </w:r>
            <w:proofErr w:type="spellEnd"/>
          </w:p>
        </w:tc>
        <w:tc>
          <w:tcPr>
            <w:tcW w:w="695" w:type="dxa"/>
            <w:noWrap/>
            <w:vAlign w:val="bottom"/>
            <w:hideMark/>
          </w:tcPr>
          <w:p w14:paraId="13152689" w14:textId="7A188C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74025A" w14:textId="0EE2A26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B1375" w14:textId="0B2DD9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764466" w14:textId="1D503BF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42ACF2D" w14:textId="40C22D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95ACE2F" w14:textId="3C9190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BA4BCEF" w14:textId="07087E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F11131" w14:textId="10CD97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2D3BBA" w14:textId="3EF290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2590785" w14:textId="5D442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C822E98" w14:textId="413A72A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73E483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C2A9BA4"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SL</w:t>
            </w:r>
          </w:p>
        </w:tc>
        <w:tc>
          <w:tcPr>
            <w:tcW w:w="695" w:type="dxa"/>
            <w:noWrap/>
            <w:vAlign w:val="bottom"/>
            <w:hideMark/>
          </w:tcPr>
          <w:p w14:paraId="29A1B0BB" w14:textId="75ADFEF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05BAB8" w14:textId="42F63E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D8F4F1" w14:textId="6144AB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39A20F" w14:textId="33B2A2F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10AF17D" w14:textId="45182C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BDF32A8" w14:textId="7382EB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CA746C0" w14:textId="5C676E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85206EC" w14:textId="28B287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E0570A" w14:textId="2BB451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277E329" w14:textId="5E68E9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7C529580" w14:textId="1E2E6F3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bl>
    <w:p w14:paraId="0E7E33F6" w14:textId="10B8E554" w:rsidR="007A7EA6" w:rsidRDefault="007A7EA6" w:rsidP="0061651F">
      <w:pPr>
        <w:pStyle w:val="BodyText"/>
      </w:pPr>
    </w:p>
    <w:sectPr w:rsidR="007A7EA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86561" w14:textId="77777777" w:rsidR="00584A8A" w:rsidRDefault="00584A8A">
      <w:r>
        <w:separator/>
      </w:r>
    </w:p>
  </w:endnote>
  <w:endnote w:type="continuationSeparator" w:id="0">
    <w:p w14:paraId="6D05F43B" w14:textId="77777777" w:rsidR="00584A8A" w:rsidRDefault="00584A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30E44" w14:textId="77777777" w:rsidR="00584A8A" w:rsidRDefault="00584A8A">
      <w:r>
        <w:separator/>
      </w:r>
    </w:p>
  </w:footnote>
  <w:footnote w:type="continuationSeparator" w:id="0">
    <w:p w14:paraId="47974615" w14:textId="77777777" w:rsidR="00584A8A" w:rsidRDefault="00584A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3FC0FF9"/>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C40A49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F2AE87A4"/>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FDEE5CA0"/>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65C6C7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9152658C"/>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0164CF94"/>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F174892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C44DEA8"/>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8E643310"/>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0C22B3BE"/>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5B8D8BA"/>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8E863B0"/>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10D02B58"/>
    <w:multiLevelType w:val="hybridMultilevel"/>
    <w:tmpl w:val="01C07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171EFC"/>
    <w:multiLevelType w:val="hybridMultilevel"/>
    <w:tmpl w:val="A98CF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C2BD6"/>
    <w:multiLevelType w:val="hybridMultilevel"/>
    <w:tmpl w:val="FD844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959CD"/>
    <w:multiLevelType w:val="hybridMultilevel"/>
    <w:tmpl w:val="8AD22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7113EB"/>
    <w:multiLevelType w:val="multilevel"/>
    <w:tmpl w:val="527A98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1" w15:restartNumberingAfterBreak="0">
    <w:nsid w:val="58F14E4E"/>
    <w:multiLevelType w:val="hybridMultilevel"/>
    <w:tmpl w:val="39FCEE86"/>
    <w:lvl w:ilvl="0" w:tplc="493031CE">
      <w:numFmt w:val="bullet"/>
      <w:lvlText w:val=""/>
      <w:lvlJc w:val="left"/>
      <w:pPr>
        <w:ind w:left="720" w:hanging="360"/>
      </w:pPr>
      <w:rPr>
        <w:rFonts w:ascii="Symbol" w:eastAsiaTheme="minorHAnsi" w:hAnsi="Symbol"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0"/>
  </w:num>
  <w:num w:numId="4">
    <w:abstractNumId w:val="0"/>
  </w:num>
  <w:num w:numId="5">
    <w:abstractNumId w:val="0"/>
  </w:num>
  <w:num w:numId="6">
    <w:abstractNumId w:val="0"/>
  </w:num>
  <w:num w:numId="7">
    <w:abstractNumId w:val="18"/>
  </w:num>
  <w:num w:numId="8">
    <w:abstractNumId w:val="17"/>
  </w:num>
  <w:num w:numId="9">
    <w:abstractNumId w:val="15"/>
  </w:num>
  <w:num w:numId="10">
    <w:abstractNumId w:val="12"/>
  </w:num>
  <w:num w:numId="11">
    <w:abstractNumId w:val="16"/>
  </w:num>
  <w:num w:numId="12">
    <w:abstractNumId w:val="19"/>
  </w:num>
  <w:num w:numId="13">
    <w:abstractNumId w:val="14"/>
  </w:num>
  <w:num w:numId="14">
    <w:abstractNumId w:val="22"/>
  </w:num>
  <w:num w:numId="15">
    <w:abstractNumId w:val="13"/>
  </w:num>
  <w:num w:numId="16">
    <w:abstractNumId w:val="21"/>
  </w:num>
  <w:num w:numId="17">
    <w:abstractNumId w:val="2"/>
  </w:num>
  <w:num w:numId="18">
    <w:abstractNumId w:val="3"/>
  </w:num>
  <w:num w:numId="19">
    <w:abstractNumId w:val="4"/>
  </w:num>
  <w:num w:numId="20">
    <w:abstractNumId w:val="5"/>
  </w:num>
  <w:num w:numId="21">
    <w:abstractNumId w:val="10"/>
  </w:num>
  <w:num w:numId="22">
    <w:abstractNumId w:val="6"/>
  </w:num>
  <w:num w:numId="23">
    <w:abstractNumId w:val="7"/>
  </w:num>
  <w:num w:numId="24">
    <w:abstractNumId w:val="8"/>
  </w:num>
  <w:num w:numId="25">
    <w:abstractNumId w:val="9"/>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E2C"/>
    <w:rsid w:val="00011C8B"/>
    <w:rsid w:val="000141F7"/>
    <w:rsid w:val="000200CF"/>
    <w:rsid w:val="00032289"/>
    <w:rsid w:val="00040D21"/>
    <w:rsid w:val="00047D93"/>
    <w:rsid w:val="0005349D"/>
    <w:rsid w:val="00060CA4"/>
    <w:rsid w:val="00062119"/>
    <w:rsid w:val="0009261D"/>
    <w:rsid w:val="000A2B8E"/>
    <w:rsid w:val="000C1552"/>
    <w:rsid w:val="00100755"/>
    <w:rsid w:val="001225BA"/>
    <w:rsid w:val="00132888"/>
    <w:rsid w:val="0014088B"/>
    <w:rsid w:val="001430E3"/>
    <w:rsid w:val="00156307"/>
    <w:rsid w:val="00160905"/>
    <w:rsid w:val="001717DC"/>
    <w:rsid w:val="00193827"/>
    <w:rsid w:val="001974A8"/>
    <w:rsid w:val="001A3968"/>
    <w:rsid w:val="001A48DE"/>
    <w:rsid w:val="001B426E"/>
    <w:rsid w:val="001B76BE"/>
    <w:rsid w:val="001C0A5D"/>
    <w:rsid w:val="001E0D33"/>
    <w:rsid w:val="001F35D2"/>
    <w:rsid w:val="002033B5"/>
    <w:rsid w:val="00242EB5"/>
    <w:rsid w:val="00250CFE"/>
    <w:rsid w:val="002553D0"/>
    <w:rsid w:val="002610CE"/>
    <w:rsid w:val="002651D8"/>
    <w:rsid w:val="0026657C"/>
    <w:rsid w:val="00276C0E"/>
    <w:rsid w:val="00280084"/>
    <w:rsid w:val="002852B6"/>
    <w:rsid w:val="00291D46"/>
    <w:rsid w:val="002933C8"/>
    <w:rsid w:val="002A1522"/>
    <w:rsid w:val="002B61B5"/>
    <w:rsid w:val="002B7595"/>
    <w:rsid w:val="002C1EC1"/>
    <w:rsid w:val="002F0ED5"/>
    <w:rsid w:val="002F1E4B"/>
    <w:rsid w:val="002F75B8"/>
    <w:rsid w:val="0031349F"/>
    <w:rsid w:val="0033165F"/>
    <w:rsid w:val="0033424B"/>
    <w:rsid w:val="00345218"/>
    <w:rsid w:val="00356F25"/>
    <w:rsid w:val="00371DD2"/>
    <w:rsid w:val="003852B5"/>
    <w:rsid w:val="00386CDE"/>
    <w:rsid w:val="0039070E"/>
    <w:rsid w:val="003946B9"/>
    <w:rsid w:val="003A593B"/>
    <w:rsid w:val="003B1DF8"/>
    <w:rsid w:val="003B45CC"/>
    <w:rsid w:val="003B4F57"/>
    <w:rsid w:val="003B78DF"/>
    <w:rsid w:val="003C4494"/>
    <w:rsid w:val="003C62FB"/>
    <w:rsid w:val="003D0474"/>
    <w:rsid w:val="003D4BFE"/>
    <w:rsid w:val="003E0172"/>
    <w:rsid w:val="003E3192"/>
    <w:rsid w:val="003E3565"/>
    <w:rsid w:val="003E40CE"/>
    <w:rsid w:val="00401324"/>
    <w:rsid w:val="00414976"/>
    <w:rsid w:val="004204F8"/>
    <w:rsid w:val="00422C0E"/>
    <w:rsid w:val="00426995"/>
    <w:rsid w:val="004421FC"/>
    <w:rsid w:val="00445ADE"/>
    <w:rsid w:val="0045061A"/>
    <w:rsid w:val="004522E3"/>
    <w:rsid w:val="00467337"/>
    <w:rsid w:val="0046738D"/>
    <w:rsid w:val="0047443D"/>
    <w:rsid w:val="00476254"/>
    <w:rsid w:val="004768A4"/>
    <w:rsid w:val="00483D55"/>
    <w:rsid w:val="00497A6B"/>
    <w:rsid w:val="004B4086"/>
    <w:rsid w:val="004B6D51"/>
    <w:rsid w:val="004B747F"/>
    <w:rsid w:val="004C2FC6"/>
    <w:rsid w:val="004D1D3F"/>
    <w:rsid w:val="004D2423"/>
    <w:rsid w:val="004D27CA"/>
    <w:rsid w:val="004E29B3"/>
    <w:rsid w:val="004F59B8"/>
    <w:rsid w:val="00520CB1"/>
    <w:rsid w:val="005211A3"/>
    <w:rsid w:val="00526796"/>
    <w:rsid w:val="00526A66"/>
    <w:rsid w:val="005271F3"/>
    <w:rsid w:val="00530DE0"/>
    <w:rsid w:val="00540AF7"/>
    <w:rsid w:val="00541849"/>
    <w:rsid w:val="005427D3"/>
    <w:rsid w:val="00551153"/>
    <w:rsid w:val="00554A57"/>
    <w:rsid w:val="005645A8"/>
    <w:rsid w:val="00584A8A"/>
    <w:rsid w:val="005906BB"/>
    <w:rsid w:val="00590D07"/>
    <w:rsid w:val="005A0CF8"/>
    <w:rsid w:val="005A79ED"/>
    <w:rsid w:val="005B7B36"/>
    <w:rsid w:val="005D2744"/>
    <w:rsid w:val="005D28A8"/>
    <w:rsid w:val="005E59EF"/>
    <w:rsid w:val="0061651F"/>
    <w:rsid w:val="00645F4B"/>
    <w:rsid w:val="006503DC"/>
    <w:rsid w:val="00653C9A"/>
    <w:rsid w:val="0065610B"/>
    <w:rsid w:val="0065617B"/>
    <w:rsid w:val="00665D1B"/>
    <w:rsid w:val="00677CA7"/>
    <w:rsid w:val="0068279F"/>
    <w:rsid w:val="006870DE"/>
    <w:rsid w:val="006A42FF"/>
    <w:rsid w:val="006A5B4A"/>
    <w:rsid w:val="006B28E2"/>
    <w:rsid w:val="006D4CB5"/>
    <w:rsid w:val="006E0334"/>
    <w:rsid w:val="006F0A4E"/>
    <w:rsid w:val="006F2EEA"/>
    <w:rsid w:val="00726100"/>
    <w:rsid w:val="00731494"/>
    <w:rsid w:val="007366C5"/>
    <w:rsid w:val="00744648"/>
    <w:rsid w:val="00750633"/>
    <w:rsid w:val="00751783"/>
    <w:rsid w:val="00756E4A"/>
    <w:rsid w:val="00773872"/>
    <w:rsid w:val="00784D58"/>
    <w:rsid w:val="00794F5E"/>
    <w:rsid w:val="007A7EA6"/>
    <w:rsid w:val="007B7597"/>
    <w:rsid w:val="007C2C6F"/>
    <w:rsid w:val="007E32A9"/>
    <w:rsid w:val="007E3CAA"/>
    <w:rsid w:val="007E453E"/>
    <w:rsid w:val="007F005F"/>
    <w:rsid w:val="007F5288"/>
    <w:rsid w:val="0080124F"/>
    <w:rsid w:val="00801720"/>
    <w:rsid w:val="00810D65"/>
    <w:rsid w:val="00817935"/>
    <w:rsid w:val="00820846"/>
    <w:rsid w:val="00837E0F"/>
    <w:rsid w:val="00850CDA"/>
    <w:rsid w:val="008531A0"/>
    <w:rsid w:val="00860740"/>
    <w:rsid w:val="00863E9D"/>
    <w:rsid w:val="00864FF5"/>
    <w:rsid w:val="008679D8"/>
    <w:rsid w:val="00876654"/>
    <w:rsid w:val="0088270A"/>
    <w:rsid w:val="008A374A"/>
    <w:rsid w:val="008B16AC"/>
    <w:rsid w:val="008B189E"/>
    <w:rsid w:val="008B1C86"/>
    <w:rsid w:val="008B3AFC"/>
    <w:rsid w:val="008B3C9B"/>
    <w:rsid w:val="008C2EF4"/>
    <w:rsid w:val="008D6863"/>
    <w:rsid w:val="008E6D29"/>
    <w:rsid w:val="0090581F"/>
    <w:rsid w:val="00910FB0"/>
    <w:rsid w:val="0091518E"/>
    <w:rsid w:val="0092586C"/>
    <w:rsid w:val="00926194"/>
    <w:rsid w:val="00945343"/>
    <w:rsid w:val="00955286"/>
    <w:rsid w:val="00960ABB"/>
    <w:rsid w:val="0096154A"/>
    <w:rsid w:val="0099120A"/>
    <w:rsid w:val="009D0855"/>
    <w:rsid w:val="009D3551"/>
    <w:rsid w:val="009D6A4D"/>
    <w:rsid w:val="009D7C01"/>
    <w:rsid w:val="009E052A"/>
    <w:rsid w:val="00A11916"/>
    <w:rsid w:val="00A1295F"/>
    <w:rsid w:val="00A168DF"/>
    <w:rsid w:val="00A2459C"/>
    <w:rsid w:val="00A272A2"/>
    <w:rsid w:val="00A82388"/>
    <w:rsid w:val="00A8248F"/>
    <w:rsid w:val="00A915DD"/>
    <w:rsid w:val="00A92000"/>
    <w:rsid w:val="00A961EF"/>
    <w:rsid w:val="00A973A9"/>
    <w:rsid w:val="00AA131D"/>
    <w:rsid w:val="00AA3BFF"/>
    <w:rsid w:val="00AB1345"/>
    <w:rsid w:val="00AB370D"/>
    <w:rsid w:val="00AE3A58"/>
    <w:rsid w:val="00AE5F1C"/>
    <w:rsid w:val="00B06F93"/>
    <w:rsid w:val="00B27FB1"/>
    <w:rsid w:val="00B33939"/>
    <w:rsid w:val="00B35FE6"/>
    <w:rsid w:val="00B3681D"/>
    <w:rsid w:val="00B43A80"/>
    <w:rsid w:val="00B533B4"/>
    <w:rsid w:val="00B61B4E"/>
    <w:rsid w:val="00B623C9"/>
    <w:rsid w:val="00B868C0"/>
    <w:rsid w:val="00B86B75"/>
    <w:rsid w:val="00B87A86"/>
    <w:rsid w:val="00B87FA6"/>
    <w:rsid w:val="00B90413"/>
    <w:rsid w:val="00B93A83"/>
    <w:rsid w:val="00B94285"/>
    <w:rsid w:val="00B96F40"/>
    <w:rsid w:val="00BA2E70"/>
    <w:rsid w:val="00BB1E49"/>
    <w:rsid w:val="00BC3C90"/>
    <w:rsid w:val="00BC48D5"/>
    <w:rsid w:val="00BC5865"/>
    <w:rsid w:val="00BC66F3"/>
    <w:rsid w:val="00BD3324"/>
    <w:rsid w:val="00BE740B"/>
    <w:rsid w:val="00C01C86"/>
    <w:rsid w:val="00C204AF"/>
    <w:rsid w:val="00C36279"/>
    <w:rsid w:val="00C41357"/>
    <w:rsid w:val="00C41AC1"/>
    <w:rsid w:val="00C42177"/>
    <w:rsid w:val="00C61226"/>
    <w:rsid w:val="00C635F4"/>
    <w:rsid w:val="00C66DC6"/>
    <w:rsid w:val="00C70F8E"/>
    <w:rsid w:val="00C75D28"/>
    <w:rsid w:val="00C923DD"/>
    <w:rsid w:val="00CA09FD"/>
    <w:rsid w:val="00CA3BC0"/>
    <w:rsid w:val="00CA628B"/>
    <w:rsid w:val="00CA740F"/>
    <w:rsid w:val="00CA75BD"/>
    <w:rsid w:val="00CB432F"/>
    <w:rsid w:val="00CE3B9F"/>
    <w:rsid w:val="00CF014B"/>
    <w:rsid w:val="00D0248F"/>
    <w:rsid w:val="00D14352"/>
    <w:rsid w:val="00D17D79"/>
    <w:rsid w:val="00D22FAF"/>
    <w:rsid w:val="00D2712A"/>
    <w:rsid w:val="00D27EEB"/>
    <w:rsid w:val="00D52343"/>
    <w:rsid w:val="00D54870"/>
    <w:rsid w:val="00D54B7A"/>
    <w:rsid w:val="00D56286"/>
    <w:rsid w:val="00D615A6"/>
    <w:rsid w:val="00D721EE"/>
    <w:rsid w:val="00D748F5"/>
    <w:rsid w:val="00D757C9"/>
    <w:rsid w:val="00D8495A"/>
    <w:rsid w:val="00D87049"/>
    <w:rsid w:val="00D90384"/>
    <w:rsid w:val="00D90AFB"/>
    <w:rsid w:val="00D971A2"/>
    <w:rsid w:val="00DB73F6"/>
    <w:rsid w:val="00DB793D"/>
    <w:rsid w:val="00DD3C06"/>
    <w:rsid w:val="00DE3794"/>
    <w:rsid w:val="00DE5C97"/>
    <w:rsid w:val="00E10E99"/>
    <w:rsid w:val="00E13AFA"/>
    <w:rsid w:val="00E156B7"/>
    <w:rsid w:val="00E166B6"/>
    <w:rsid w:val="00E247DA"/>
    <w:rsid w:val="00E268AA"/>
    <w:rsid w:val="00E315A3"/>
    <w:rsid w:val="00E41914"/>
    <w:rsid w:val="00E61C82"/>
    <w:rsid w:val="00E669B6"/>
    <w:rsid w:val="00E67D38"/>
    <w:rsid w:val="00E73BDD"/>
    <w:rsid w:val="00E7646E"/>
    <w:rsid w:val="00E847DE"/>
    <w:rsid w:val="00E900D3"/>
    <w:rsid w:val="00E916A4"/>
    <w:rsid w:val="00EA66E5"/>
    <w:rsid w:val="00EB1456"/>
    <w:rsid w:val="00EB17CF"/>
    <w:rsid w:val="00EB2298"/>
    <w:rsid w:val="00EC1ABD"/>
    <w:rsid w:val="00ED1FE4"/>
    <w:rsid w:val="00EE0B20"/>
    <w:rsid w:val="00EE5FB3"/>
    <w:rsid w:val="00EE7C0E"/>
    <w:rsid w:val="00EF022E"/>
    <w:rsid w:val="00F00B06"/>
    <w:rsid w:val="00F12FA1"/>
    <w:rsid w:val="00F146AF"/>
    <w:rsid w:val="00F358D8"/>
    <w:rsid w:val="00F3773C"/>
    <w:rsid w:val="00F46351"/>
    <w:rsid w:val="00F50A56"/>
    <w:rsid w:val="00F51E36"/>
    <w:rsid w:val="00F65271"/>
    <w:rsid w:val="00F66C2F"/>
    <w:rsid w:val="00F66F2B"/>
    <w:rsid w:val="00F71A3E"/>
    <w:rsid w:val="00F776F9"/>
    <w:rsid w:val="00F86861"/>
    <w:rsid w:val="00F95013"/>
    <w:rsid w:val="00FA6C34"/>
    <w:rsid w:val="00FB0023"/>
    <w:rsid w:val="00FB1585"/>
    <w:rsid w:val="00FC0155"/>
    <w:rsid w:val="00FC2B49"/>
    <w:rsid w:val="00FC3814"/>
    <w:rsid w:val="00FD6E1C"/>
    <w:rsid w:val="00FE39FC"/>
    <w:rsid w:val="00FE4BEC"/>
    <w:rsid w:val="00FF54F0"/>
    <w:rsid w:val="00FF609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F0B8E"/>
  <w14:defaultImageDpi w14:val="330"/>
  <w15:docId w15:val="{B492221E-3205-4547-8E81-DA4F9FE9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53D0"/>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60905"/>
    <w:pPr>
      <w:spacing w:before="180" w:after="180"/>
    </w:pPr>
    <w:rPr>
      <w:rFonts w:asciiTheme="minorHAnsi" w:eastAsiaTheme="minorHAnsi" w:hAnsiTheme="minorHAnsi" w:cstheme="minorBidi"/>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rPr>
  </w:style>
  <w:style w:type="paragraph" w:styleId="Bibliography">
    <w:name w:val="Bibliography"/>
    <w:basedOn w:val="Normal"/>
    <w:qFormat/>
    <w:rsid w:val="00584A8A"/>
    <w:pPr>
      <w:tabs>
        <w:tab w:val="left" w:pos="380"/>
        <w:tab w:val="left" w:pos="500"/>
      </w:tabs>
      <w:spacing w:after="240"/>
      <w:ind w:left="504" w:hanging="504"/>
    </w:pPr>
    <w:rPr>
      <w:rFonts w:asciiTheme="minorHAnsi" w:eastAsiaTheme="minorHAnsi" w:hAnsiTheme="minorHAnsi" w:cstheme="minorBidi"/>
      <w:sz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rPr>
  </w:style>
  <w:style w:type="paragraph" w:customStyle="1" w:styleId="DefinitionTerm">
    <w:name w:val="Definition Term"/>
    <w:basedOn w:val="Normal"/>
    <w:next w:val="Definition"/>
    <w:pPr>
      <w:keepNext/>
      <w:keepLines/>
    </w:pPr>
    <w:rPr>
      <w:rFonts w:asciiTheme="minorHAnsi" w:eastAsiaTheme="minorHAnsi" w:hAnsiTheme="minorHAnsi" w:cstheme="minorBidi"/>
      <w:b/>
    </w:rPr>
  </w:style>
  <w:style w:type="paragraph" w:customStyle="1" w:styleId="Definition">
    <w:name w:val="Definition"/>
    <w:basedOn w:val="Normal"/>
    <w:pPr>
      <w:spacing w:after="200"/>
    </w:pPr>
    <w:rPr>
      <w:rFonts w:asciiTheme="minorHAnsi" w:eastAsiaTheme="minorHAnsi" w:hAnsiTheme="minorHAnsi" w:cstheme="minorBidi"/>
    </w:rPr>
  </w:style>
  <w:style w:type="paragraph" w:styleId="Caption">
    <w:name w:val="caption"/>
    <w:basedOn w:val="Normal"/>
    <w:link w:val="CaptionChar"/>
    <w:pPr>
      <w:spacing w:after="120"/>
    </w:pPr>
    <w:rPr>
      <w:rFonts w:asciiTheme="minorHAnsi" w:eastAsia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UnresolvedMention">
    <w:name w:val="Unresolved Mention"/>
    <w:basedOn w:val="DefaultParagraphFont"/>
    <w:uiPriority w:val="99"/>
    <w:semiHidden/>
    <w:unhideWhenUsed/>
    <w:rsid w:val="002B61B5"/>
    <w:rPr>
      <w:color w:val="808080"/>
      <w:shd w:val="clear" w:color="auto" w:fill="E6E6E6"/>
    </w:rPr>
  </w:style>
  <w:style w:type="character" w:customStyle="1" w:styleId="apple-converted-space">
    <w:name w:val="apple-converted-space"/>
    <w:basedOn w:val="DefaultParagraphFont"/>
    <w:rsid w:val="002B61B5"/>
  </w:style>
  <w:style w:type="character" w:styleId="FollowedHyperlink">
    <w:name w:val="FollowedHyperlink"/>
    <w:basedOn w:val="DefaultParagraphFont"/>
    <w:semiHidden/>
    <w:unhideWhenUsed/>
    <w:rsid w:val="00FB0023"/>
    <w:rPr>
      <w:color w:val="800080" w:themeColor="followedHyperlink"/>
      <w:u w:val="single"/>
    </w:rPr>
  </w:style>
  <w:style w:type="paragraph" w:styleId="ListParagraph">
    <w:name w:val="List Paragraph"/>
    <w:basedOn w:val="Normal"/>
    <w:rsid w:val="00C41357"/>
    <w:pPr>
      <w:spacing w:after="200"/>
      <w:ind w:left="720"/>
      <w:contextualSpacing/>
    </w:pPr>
    <w:rPr>
      <w:rFonts w:asciiTheme="minorHAnsi" w:eastAsiaTheme="minorHAnsi" w:hAnsiTheme="minorHAnsi" w:cstheme="minorBidi"/>
    </w:rPr>
  </w:style>
  <w:style w:type="character" w:styleId="CommentReference">
    <w:name w:val="annotation reference"/>
    <w:basedOn w:val="DefaultParagraphFont"/>
    <w:semiHidden/>
    <w:unhideWhenUsed/>
    <w:rsid w:val="00D54870"/>
    <w:rPr>
      <w:sz w:val="16"/>
      <w:szCs w:val="16"/>
    </w:rPr>
  </w:style>
  <w:style w:type="paragraph" w:styleId="CommentText">
    <w:name w:val="annotation text"/>
    <w:basedOn w:val="Normal"/>
    <w:link w:val="CommentTextChar"/>
    <w:semiHidden/>
    <w:unhideWhenUsed/>
    <w:rsid w:val="00D5487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semiHidden/>
    <w:rsid w:val="00D54870"/>
    <w:rPr>
      <w:sz w:val="20"/>
      <w:szCs w:val="20"/>
    </w:rPr>
  </w:style>
  <w:style w:type="paragraph" w:styleId="CommentSubject">
    <w:name w:val="annotation subject"/>
    <w:basedOn w:val="CommentText"/>
    <w:next w:val="CommentText"/>
    <w:link w:val="CommentSubjectChar"/>
    <w:semiHidden/>
    <w:unhideWhenUsed/>
    <w:rsid w:val="00D54870"/>
    <w:rPr>
      <w:b/>
      <w:bCs/>
    </w:rPr>
  </w:style>
  <w:style w:type="character" w:customStyle="1" w:styleId="CommentSubjectChar">
    <w:name w:val="Comment Subject Char"/>
    <w:basedOn w:val="CommentTextChar"/>
    <w:link w:val="CommentSubject"/>
    <w:semiHidden/>
    <w:rsid w:val="00D54870"/>
    <w:rPr>
      <w:b/>
      <w:bCs/>
      <w:sz w:val="20"/>
      <w:szCs w:val="20"/>
    </w:rPr>
  </w:style>
  <w:style w:type="paragraph" w:styleId="BalloonText">
    <w:name w:val="Balloon Text"/>
    <w:basedOn w:val="Normal"/>
    <w:link w:val="BalloonTextChar"/>
    <w:semiHidden/>
    <w:unhideWhenUsed/>
    <w:rsid w:val="00D54870"/>
    <w:rPr>
      <w:rFonts w:eastAsiaTheme="minorHAnsi"/>
      <w:sz w:val="18"/>
      <w:szCs w:val="18"/>
    </w:rPr>
  </w:style>
  <w:style w:type="character" w:customStyle="1" w:styleId="BalloonTextChar">
    <w:name w:val="Balloon Text Char"/>
    <w:basedOn w:val="DefaultParagraphFont"/>
    <w:link w:val="BalloonText"/>
    <w:semiHidden/>
    <w:rsid w:val="00D54870"/>
    <w:rPr>
      <w:rFonts w:ascii="Times New Roman" w:hAnsi="Times New Roman" w:cs="Times New Roman"/>
      <w:sz w:val="18"/>
      <w:szCs w:val="18"/>
    </w:rPr>
  </w:style>
  <w:style w:type="table" w:styleId="GridTable1Light-Accent1">
    <w:name w:val="Grid Table 1 Light Accent 1"/>
    <w:basedOn w:val="TableNormal"/>
    <w:uiPriority w:val="46"/>
    <w:rsid w:val="000200CF"/>
    <w:pPr>
      <w:spacing w:after="0"/>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BodyTextChar">
    <w:name w:val="Body Text Char"/>
    <w:basedOn w:val="DefaultParagraphFont"/>
    <w:link w:val="BodyText"/>
    <w:rsid w:val="00D615A6"/>
    <w:rPr>
      <w:sz w:val="22"/>
    </w:rPr>
  </w:style>
  <w:style w:type="paragraph" w:styleId="HTMLPreformatted">
    <w:name w:val="HTML Preformatted"/>
    <w:basedOn w:val="Normal"/>
    <w:link w:val="HTMLPreformattedChar"/>
    <w:uiPriority w:val="99"/>
    <w:semiHidden/>
    <w:unhideWhenUsed/>
    <w:rsid w:val="00C75D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5D28"/>
    <w:rPr>
      <w:rFonts w:ascii="Courier New" w:eastAsia="Times New Roman" w:hAnsi="Courier New" w:cs="Courier New"/>
      <w:sz w:val="20"/>
      <w:szCs w:val="20"/>
    </w:rPr>
  </w:style>
  <w:style w:type="character" w:customStyle="1" w:styleId="gnkrckgcgsb">
    <w:name w:val="gnkrckgcgsb"/>
    <w:basedOn w:val="DefaultParagraphFont"/>
    <w:rsid w:val="00C75D28"/>
  </w:style>
  <w:style w:type="table" w:styleId="GridTable3">
    <w:name w:val="Grid Table 3"/>
    <w:basedOn w:val="TableNormal"/>
    <w:rsid w:val="00C75D28"/>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032289"/>
    <w:pPr>
      <w:spacing w:after="100"/>
      <w:ind w:left="240"/>
    </w:pPr>
  </w:style>
  <w:style w:type="paragraph" w:styleId="TOC3">
    <w:name w:val="toc 3"/>
    <w:basedOn w:val="Normal"/>
    <w:next w:val="Normal"/>
    <w:autoRedefine/>
    <w:uiPriority w:val="39"/>
    <w:unhideWhenUsed/>
    <w:rsid w:val="00032289"/>
    <w:pPr>
      <w:spacing w:after="100"/>
      <w:ind w:left="480"/>
    </w:pPr>
  </w:style>
  <w:style w:type="paragraph" w:styleId="TOC1">
    <w:name w:val="toc 1"/>
    <w:basedOn w:val="Normal"/>
    <w:next w:val="Normal"/>
    <w:autoRedefine/>
    <w:uiPriority w:val="39"/>
    <w:unhideWhenUsed/>
    <w:rsid w:val="0003228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5166">
      <w:bodyDiv w:val="1"/>
      <w:marLeft w:val="0"/>
      <w:marRight w:val="0"/>
      <w:marTop w:val="0"/>
      <w:marBottom w:val="0"/>
      <w:divBdr>
        <w:top w:val="none" w:sz="0" w:space="0" w:color="auto"/>
        <w:left w:val="none" w:sz="0" w:space="0" w:color="auto"/>
        <w:bottom w:val="none" w:sz="0" w:space="0" w:color="auto"/>
        <w:right w:val="none" w:sz="0" w:space="0" w:color="auto"/>
      </w:divBdr>
    </w:div>
    <w:div w:id="53552410">
      <w:bodyDiv w:val="1"/>
      <w:marLeft w:val="0"/>
      <w:marRight w:val="0"/>
      <w:marTop w:val="0"/>
      <w:marBottom w:val="0"/>
      <w:divBdr>
        <w:top w:val="none" w:sz="0" w:space="0" w:color="auto"/>
        <w:left w:val="none" w:sz="0" w:space="0" w:color="auto"/>
        <w:bottom w:val="none" w:sz="0" w:space="0" w:color="auto"/>
        <w:right w:val="none" w:sz="0" w:space="0" w:color="auto"/>
      </w:divBdr>
      <w:divsChild>
        <w:div w:id="1389501255">
          <w:marLeft w:val="0"/>
          <w:marRight w:val="0"/>
          <w:marTop w:val="0"/>
          <w:marBottom w:val="0"/>
          <w:divBdr>
            <w:top w:val="none" w:sz="0" w:space="0" w:color="auto"/>
            <w:left w:val="none" w:sz="0" w:space="0" w:color="auto"/>
            <w:bottom w:val="none" w:sz="0" w:space="0" w:color="auto"/>
            <w:right w:val="none" w:sz="0" w:space="0" w:color="auto"/>
          </w:divBdr>
          <w:divsChild>
            <w:div w:id="757337084">
              <w:marLeft w:val="0"/>
              <w:marRight w:val="0"/>
              <w:marTop w:val="0"/>
              <w:marBottom w:val="0"/>
              <w:divBdr>
                <w:top w:val="none" w:sz="0" w:space="0" w:color="auto"/>
                <w:left w:val="none" w:sz="0" w:space="0" w:color="auto"/>
                <w:bottom w:val="none" w:sz="0" w:space="0" w:color="auto"/>
                <w:right w:val="none" w:sz="0" w:space="0" w:color="auto"/>
              </w:divBdr>
              <w:divsChild>
                <w:div w:id="172008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59193">
      <w:bodyDiv w:val="1"/>
      <w:marLeft w:val="0"/>
      <w:marRight w:val="0"/>
      <w:marTop w:val="0"/>
      <w:marBottom w:val="0"/>
      <w:divBdr>
        <w:top w:val="none" w:sz="0" w:space="0" w:color="auto"/>
        <w:left w:val="none" w:sz="0" w:space="0" w:color="auto"/>
        <w:bottom w:val="none" w:sz="0" w:space="0" w:color="auto"/>
        <w:right w:val="none" w:sz="0" w:space="0" w:color="auto"/>
      </w:divBdr>
    </w:div>
    <w:div w:id="82848679">
      <w:bodyDiv w:val="1"/>
      <w:marLeft w:val="0"/>
      <w:marRight w:val="0"/>
      <w:marTop w:val="0"/>
      <w:marBottom w:val="0"/>
      <w:divBdr>
        <w:top w:val="none" w:sz="0" w:space="0" w:color="auto"/>
        <w:left w:val="none" w:sz="0" w:space="0" w:color="auto"/>
        <w:bottom w:val="none" w:sz="0" w:space="0" w:color="auto"/>
        <w:right w:val="none" w:sz="0" w:space="0" w:color="auto"/>
      </w:divBdr>
    </w:div>
    <w:div w:id="111025836">
      <w:bodyDiv w:val="1"/>
      <w:marLeft w:val="0"/>
      <w:marRight w:val="0"/>
      <w:marTop w:val="0"/>
      <w:marBottom w:val="0"/>
      <w:divBdr>
        <w:top w:val="none" w:sz="0" w:space="0" w:color="auto"/>
        <w:left w:val="none" w:sz="0" w:space="0" w:color="auto"/>
        <w:bottom w:val="none" w:sz="0" w:space="0" w:color="auto"/>
        <w:right w:val="none" w:sz="0" w:space="0" w:color="auto"/>
      </w:divBdr>
    </w:div>
    <w:div w:id="221644296">
      <w:bodyDiv w:val="1"/>
      <w:marLeft w:val="0"/>
      <w:marRight w:val="0"/>
      <w:marTop w:val="0"/>
      <w:marBottom w:val="0"/>
      <w:divBdr>
        <w:top w:val="none" w:sz="0" w:space="0" w:color="auto"/>
        <w:left w:val="none" w:sz="0" w:space="0" w:color="auto"/>
        <w:bottom w:val="none" w:sz="0" w:space="0" w:color="auto"/>
        <w:right w:val="none" w:sz="0" w:space="0" w:color="auto"/>
      </w:divBdr>
    </w:div>
    <w:div w:id="234437954">
      <w:bodyDiv w:val="1"/>
      <w:marLeft w:val="0"/>
      <w:marRight w:val="0"/>
      <w:marTop w:val="0"/>
      <w:marBottom w:val="0"/>
      <w:divBdr>
        <w:top w:val="none" w:sz="0" w:space="0" w:color="auto"/>
        <w:left w:val="none" w:sz="0" w:space="0" w:color="auto"/>
        <w:bottom w:val="none" w:sz="0" w:space="0" w:color="auto"/>
        <w:right w:val="none" w:sz="0" w:space="0" w:color="auto"/>
      </w:divBdr>
    </w:div>
    <w:div w:id="247472361">
      <w:bodyDiv w:val="1"/>
      <w:marLeft w:val="0"/>
      <w:marRight w:val="0"/>
      <w:marTop w:val="0"/>
      <w:marBottom w:val="0"/>
      <w:divBdr>
        <w:top w:val="none" w:sz="0" w:space="0" w:color="auto"/>
        <w:left w:val="none" w:sz="0" w:space="0" w:color="auto"/>
        <w:bottom w:val="none" w:sz="0" w:space="0" w:color="auto"/>
        <w:right w:val="none" w:sz="0" w:space="0" w:color="auto"/>
      </w:divBdr>
    </w:div>
    <w:div w:id="253784381">
      <w:bodyDiv w:val="1"/>
      <w:marLeft w:val="0"/>
      <w:marRight w:val="0"/>
      <w:marTop w:val="0"/>
      <w:marBottom w:val="0"/>
      <w:divBdr>
        <w:top w:val="none" w:sz="0" w:space="0" w:color="auto"/>
        <w:left w:val="none" w:sz="0" w:space="0" w:color="auto"/>
        <w:bottom w:val="none" w:sz="0" w:space="0" w:color="auto"/>
        <w:right w:val="none" w:sz="0" w:space="0" w:color="auto"/>
      </w:divBdr>
    </w:div>
    <w:div w:id="285888886">
      <w:bodyDiv w:val="1"/>
      <w:marLeft w:val="0"/>
      <w:marRight w:val="0"/>
      <w:marTop w:val="0"/>
      <w:marBottom w:val="0"/>
      <w:divBdr>
        <w:top w:val="none" w:sz="0" w:space="0" w:color="auto"/>
        <w:left w:val="none" w:sz="0" w:space="0" w:color="auto"/>
        <w:bottom w:val="none" w:sz="0" w:space="0" w:color="auto"/>
        <w:right w:val="none" w:sz="0" w:space="0" w:color="auto"/>
      </w:divBdr>
    </w:div>
    <w:div w:id="335108771">
      <w:bodyDiv w:val="1"/>
      <w:marLeft w:val="0"/>
      <w:marRight w:val="0"/>
      <w:marTop w:val="0"/>
      <w:marBottom w:val="0"/>
      <w:divBdr>
        <w:top w:val="none" w:sz="0" w:space="0" w:color="auto"/>
        <w:left w:val="none" w:sz="0" w:space="0" w:color="auto"/>
        <w:bottom w:val="none" w:sz="0" w:space="0" w:color="auto"/>
        <w:right w:val="none" w:sz="0" w:space="0" w:color="auto"/>
      </w:divBdr>
    </w:div>
    <w:div w:id="392043352">
      <w:bodyDiv w:val="1"/>
      <w:marLeft w:val="0"/>
      <w:marRight w:val="0"/>
      <w:marTop w:val="0"/>
      <w:marBottom w:val="0"/>
      <w:divBdr>
        <w:top w:val="none" w:sz="0" w:space="0" w:color="auto"/>
        <w:left w:val="none" w:sz="0" w:space="0" w:color="auto"/>
        <w:bottom w:val="none" w:sz="0" w:space="0" w:color="auto"/>
        <w:right w:val="none" w:sz="0" w:space="0" w:color="auto"/>
      </w:divBdr>
      <w:divsChild>
        <w:div w:id="1736196675">
          <w:marLeft w:val="0"/>
          <w:marRight w:val="0"/>
          <w:marTop w:val="0"/>
          <w:marBottom w:val="0"/>
          <w:divBdr>
            <w:top w:val="none" w:sz="0" w:space="0" w:color="auto"/>
            <w:left w:val="none" w:sz="0" w:space="0" w:color="auto"/>
            <w:bottom w:val="none" w:sz="0" w:space="0" w:color="auto"/>
            <w:right w:val="none" w:sz="0" w:space="0" w:color="auto"/>
          </w:divBdr>
          <w:divsChild>
            <w:div w:id="727651182">
              <w:marLeft w:val="0"/>
              <w:marRight w:val="0"/>
              <w:marTop w:val="0"/>
              <w:marBottom w:val="0"/>
              <w:divBdr>
                <w:top w:val="none" w:sz="0" w:space="0" w:color="auto"/>
                <w:left w:val="none" w:sz="0" w:space="0" w:color="auto"/>
                <w:bottom w:val="none" w:sz="0" w:space="0" w:color="auto"/>
                <w:right w:val="none" w:sz="0" w:space="0" w:color="auto"/>
              </w:divBdr>
              <w:divsChild>
                <w:div w:id="129094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859903">
      <w:bodyDiv w:val="1"/>
      <w:marLeft w:val="0"/>
      <w:marRight w:val="0"/>
      <w:marTop w:val="0"/>
      <w:marBottom w:val="0"/>
      <w:divBdr>
        <w:top w:val="none" w:sz="0" w:space="0" w:color="auto"/>
        <w:left w:val="none" w:sz="0" w:space="0" w:color="auto"/>
        <w:bottom w:val="none" w:sz="0" w:space="0" w:color="auto"/>
        <w:right w:val="none" w:sz="0" w:space="0" w:color="auto"/>
      </w:divBdr>
    </w:div>
    <w:div w:id="556017694">
      <w:bodyDiv w:val="1"/>
      <w:marLeft w:val="0"/>
      <w:marRight w:val="0"/>
      <w:marTop w:val="0"/>
      <w:marBottom w:val="0"/>
      <w:divBdr>
        <w:top w:val="none" w:sz="0" w:space="0" w:color="auto"/>
        <w:left w:val="none" w:sz="0" w:space="0" w:color="auto"/>
        <w:bottom w:val="none" w:sz="0" w:space="0" w:color="auto"/>
        <w:right w:val="none" w:sz="0" w:space="0" w:color="auto"/>
      </w:divBdr>
      <w:divsChild>
        <w:div w:id="961689321">
          <w:marLeft w:val="0"/>
          <w:marRight w:val="0"/>
          <w:marTop w:val="0"/>
          <w:marBottom w:val="0"/>
          <w:divBdr>
            <w:top w:val="none" w:sz="0" w:space="0" w:color="auto"/>
            <w:left w:val="none" w:sz="0" w:space="0" w:color="auto"/>
            <w:bottom w:val="none" w:sz="0" w:space="0" w:color="auto"/>
            <w:right w:val="none" w:sz="0" w:space="0" w:color="auto"/>
          </w:divBdr>
          <w:divsChild>
            <w:div w:id="767115186">
              <w:marLeft w:val="0"/>
              <w:marRight w:val="0"/>
              <w:marTop w:val="0"/>
              <w:marBottom w:val="0"/>
              <w:divBdr>
                <w:top w:val="none" w:sz="0" w:space="0" w:color="auto"/>
                <w:left w:val="none" w:sz="0" w:space="0" w:color="auto"/>
                <w:bottom w:val="none" w:sz="0" w:space="0" w:color="auto"/>
                <w:right w:val="none" w:sz="0" w:space="0" w:color="auto"/>
              </w:divBdr>
              <w:divsChild>
                <w:div w:id="159863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33436">
      <w:bodyDiv w:val="1"/>
      <w:marLeft w:val="0"/>
      <w:marRight w:val="0"/>
      <w:marTop w:val="0"/>
      <w:marBottom w:val="0"/>
      <w:divBdr>
        <w:top w:val="none" w:sz="0" w:space="0" w:color="auto"/>
        <w:left w:val="none" w:sz="0" w:space="0" w:color="auto"/>
        <w:bottom w:val="none" w:sz="0" w:space="0" w:color="auto"/>
        <w:right w:val="none" w:sz="0" w:space="0" w:color="auto"/>
      </w:divBdr>
    </w:div>
    <w:div w:id="714238943">
      <w:bodyDiv w:val="1"/>
      <w:marLeft w:val="0"/>
      <w:marRight w:val="0"/>
      <w:marTop w:val="0"/>
      <w:marBottom w:val="0"/>
      <w:divBdr>
        <w:top w:val="none" w:sz="0" w:space="0" w:color="auto"/>
        <w:left w:val="none" w:sz="0" w:space="0" w:color="auto"/>
        <w:bottom w:val="none" w:sz="0" w:space="0" w:color="auto"/>
        <w:right w:val="none" w:sz="0" w:space="0" w:color="auto"/>
      </w:divBdr>
    </w:div>
    <w:div w:id="763188599">
      <w:bodyDiv w:val="1"/>
      <w:marLeft w:val="0"/>
      <w:marRight w:val="0"/>
      <w:marTop w:val="0"/>
      <w:marBottom w:val="0"/>
      <w:divBdr>
        <w:top w:val="none" w:sz="0" w:space="0" w:color="auto"/>
        <w:left w:val="none" w:sz="0" w:space="0" w:color="auto"/>
        <w:bottom w:val="none" w:sz="0" w:space="0" w:color="auto"/>
        <w:right w:val="none" w:sz="0" w:space="0" w:color="auto"/>
      </w:divBdr>
    </w:div>
    <w:div w:id="796022722">
      <w:bodyDiv w:val="1"/>
      <w:marLeft w:val="0"/>
      <w:marRight w:val="0"/>
      <w:marTop w:val="0"/>
      <w:marBottom w:val="0"/>
      <w:divBdr>
        <w:top w:val="none" w:sz="0" w:space="0" w:color="auto"/>
        <w:left w:val="none" w:sz="0" w:space="0" w:color="auto"/>
        <w:bottom w:val="none" w:sz="0" w:space="0" w:color="auto"/>
        <w:right w:val="none" w:sz="0" w:space="0" w:color="auto"/>
      </w:divBdr>
    </w:div>
    <w:div w:id="878055924">
      <w:bodyDiv w:val="1"/>
      <w:marLeft w:val="0"/>
      <w:marRight w:val="0"/>
      <w:marTop w:val="0"/>
      <w:marBottom w:val="0"/>
      <w:divBdr>
        <w:top w:val="none" w:sz="0" w:space="0" w:color="auto"/>
        <w:left w:val="none" w:sz="0" w:space="0" w:color="auto"/>
        <w:bottom w:val="none" w:sz="0" w:space="0" w:color="auto"/>
        <w:right w:val="none" w:sz="0" w:space="0" w:color="auto"/>
      </w:divBdr>
    </w:div>
    <w:div w:id="878320218">
      <w:bodyDiv w:val="1"/>
      <w:marLeft w:val="0"/>
      <w:marRight w:val="0"/>
      <w:marTop w:val="0"/>
      <w:marBottom w:val="0"/>
      <w:divBdr>
        <w:top w:val="none" w:sz="0" w:space="0" w:color="auto"/>
        <w:left w:val="none" w:sz="0" w:space="0" w:color="auto"/>
        <w:bottom w:val="none" w:sz="0" w:space="0" w:color="auto"/>
        <w:right w:val="none" w:sz="0" w:space="0" w:color="auto"/>
      </w:divBdr>
    </w:div>
    <w:div w:id="939023771">
      <w:bodyDiv w:val="1"/>
      <w:marLeft w:val="0"/>
      <w:marRight w:val="0"/>
      <w:marTop w:val="0"/>
      <w:marBottom w:val="0"/>
      <w:divBdr>
        <w:top w:val="none" w:sz="0" w:space="0" w:color="auto"/>
        <w:left w:val="none" w:sz="0" w:space="0" w:color="auto"/>
        <w:bottom w:val="none" w:sz="0" w:space="0" w:color="auto"/>
        <w:right w:val="none" w:sz="0" w:space="0" w:color="auto"/>
      </w:divBdr>
      <w:divsChild>
        <w:div w:id="1558320691">
          <w:marLeft w:val="0"/>
          <w:marRight w:val="0"/>
          <w:marTop w:val="0"/>
          <w:marBottom w:val="0"/>
          <w:divBdr>
            <w:top w:val="none" w:sz="0" w:space="0" w:color="auto"/>
            <w:left w:val="none" w:sz="0" w:space="0" w:color="auto"/>
            <w:bottom w:val="none" w:sz="0" w:space="0" w:color="auto"/>
            <w:right w:val="none" w:sz="0" w:space="0" w:color="auto"/>
          </w:divBdr>
          <w:divsChild>
            <w:div w:id="1125198370">
              <w:marLeft w:val="0"/>
              <w:marRight w:val="0"/>
              <w:marTop w:val="0"/>
              <w:marBottom w:val="0"/>
              <w:divBdr>
                <w:top w:val="none" w:sz="0" w:space="0" w:color="auto"/>
                <w:left w:val="none" w:sz="0" w:space="0" w:color="auto"/>
                <w:bottom w:val="none" w:sz="0" w:space="0" w:color="auto"/>
                <w:right w:val="none" w:sz="0" w:space="0" w:color="auto"/>
              </w:divBdr>
              <w:divsChild>
                <w:div w:id="15513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077217">
      <w:bodyDiv w:val="1"/>
      <w:marLeft w:val="0"/>
      <w:marRight w:val="0"/>
      <w:marTop w:val="0"/>
      <w:marBottom w:val="0"/>
      <w:divBdr>
        <w:top w:val="none" w:sz="0" w:space="0" w:color="auto"/>
        <w:left w:val="none" w:sz="0" w:space="0" w:color="auto"/>
        <w:bottom w:val="none" w:sz="0" w:space="0" w:color="auto"/>
        <w:right w:val="none" w:sz="0" w:space="0" w:color="auto"/>
      </w:divBdr>
    </w:div>
    <w:div w:id="984317584">
      <w:bodyDiv w:val="1"/>
      <w:marLeft w:val="0"/>
      <w:marRight w:val="0"/>
      <w:marTop w:val="0"/>
      <w:marBottom w:val="0"/>
      <w:divBdr>
        <w:top w:val="none" w:sz="0" w:space="0" w:color="auto"/>
        <w:left w:val="none" w:sz="0" w:space="0" w:color="auto"/>
        <w:bottom w:val="none" w:sz="0" w:space="0" w:color="auto"/>
        <w:right w:val="none" w:sz="0" w:space="0" w:color="auto"/>
      </w:divBdr>
    </w:div>
    <w:div w:id="985818920">
      <w:bodyDiv w:val="1"/>
      <w:marLeft w:val="0"/>
      <w:marRight w:val="0"/>
      <w:marTop w:val="0"/>
      <w:marBottom w:val="0"/>
      <w:divBdr>
        <w:top w:val="none" w:sz="0" w:space="0" w:color="auto"/>
        <w:left w:val="none" w:sz="0" w:space="0" w:color="auto"/>
        <w:bottom w:val="none" w:sz="0" w:space="0" w:color="auto"/>
        <w:right w:val="none" w:sz="0" w:space="0" w:color="auto"/>
      </w:divBdr>
      <w:divsChild>
        <w:div w:id="1802381720">
          <w:marLeft w:val="0"/>
          <w:marRight w:val="0"/>
          <w:marTop w:val="0"/>
          <w:marBottom w:val="0"/>
          <w:divBdr>
            <w:top w:val="none" w:sz="0" w:space="0" w:color="auto"/>
            <w:left w:val="none" w:sz="0" w:space="0" w:color="auto"/>
            <w:bottom w:val="none" w:sz="0" w:space="0" w:color="auto"/>
            <w:right w:val="none" w:sz="0" w:space="0" w:color="auto"/>
          </w:divBdr>
          <w:divsChild>
            <w:div w:id="980885636">
              <w:marLeft w:val="0"/>
              <w:marRight w:val="0"/>
              <w:marTop w:val="0"/>
              <w:marBottom w:val="0"/>
              <w:divBdr>
                <w:top w:val="none" w:sz="0" w:space="0" w:color="auto"/>
                <w:left w:val="none" w:sz="0" w:space="0" w:color="auto"/>
                <w:bottom w:val="none" w:sz="0" w:space="0" w:color="auto"/>
                <w:right w:val="none" w:sz="0" w:space="0" w:color="auto"/>
              </w:divBdr>
              <w:divsChild>
                <w:div w:id="165209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718718">
      <w:bodyDiv w:val="1"/>
      <w:marLeft w:val="0"/>
      <w:marRight w:val="0"/>
      <w:marTop w:val="0"/>
      <w:marBottom w:val="0"/>
      <w:divBdr>
        <w:top w:val="none" w:sz="0" w:space="0" w:color="auto"/>
        <w:left w:val="none" w:sz="0" w:space="0" w:color="auto"/>
        <w:bottom w:val="none" w:sz="0" w:space="0" w:color="auto"/>
        <w:right w:val="none" w:sz="0" w:space="0" w:color="auto"/>
      </w:divBdr>
    </w:div>
    <w:div w:id="1154487581">
      <w:bodyDiv w:val="1"/>
      <w:marLeft w:val="0"/>
      <w:marRight w:val="0"/>
      <w:marTop w:val="0"/>
      <w:marBottom w:val="0"/>
      <w:divBdr>
        <w:top w:val="none" w:sz="0" w:space="0" w:color="auto"/>
        <w:left w:val="none" w:sz="0" w:space="0" w:color="auto"/>
        <w:bottom w:val="none" w:sz="0" w:space="0" w:color="auto"/>
        <w:right w:val="none" w:sz="0" w:space="0" w:color="auto"/>
      </w:divBdr>
    </w:div>
    <w:div w:id="1176112112">
      <w:bodyDiv w:val="1"/>
      <w:marLeft w:val="0"/>
      <w:marRight w:val="0"/>
      <w:marTop w:val="0"/>
      <w:marBottom w:val="0"/>
      <w:divBdr>
        <w:top w:val="none" w:sz="0" w:space="0" w:color="auto"/>
        <w:left w:val="none" w:sz="0" w:space="0" w:color="auto"/>
        <w:bottom w:val="none" w:sz="0" w:space="0" w:color="auto"/>
        <w:right w:val="none" w:sz="0" w:space="0" w:color="auto"/>
      </w:divBdr>
    </w:div>
    <w:div w:id="1203900278">
      <w:bodyDiv w:val="1"/>
      <w:marLeft w:val="0"/>
      <w:marRight w:val="0"/>
      <w:marTop w:val="0"/>
      <w:marBottom w:val="0"/>
      <w:divBdr>
        <w:top w:val="none" w:sz="0" w:space="0" w:color="auto"/>
        <w:left w:val="none" w:sz="0" w:space="0" w:color="auto"/>
        <w:bottom w:val="none" w:sz="0" w:space="0" w:color="auto"/>
        <w:right w:val="none" w:sz="0" w:space="0" w:color="auto"/>
      </w:divBdr>
    </w:div>
    <w:div w:id="1222791996">
      <w:bodyDiv w:val="1"/>
      <w:marLeft w:val="0"/>
      <w:marRight w:val="0"/>
      <w:marTop w:val="0"/>
      <w:marBottom w:val="0"/>
      <w:divBdr>
        <w:top w:val="none" w:sz="0" w:space="0" w:color="auto"/>
        <w:left w:val="none" w:sz="0" w:space="0" w:color="auto"/>
        <w:bottom w:val="none" w:sz="0" w:space="0" w:color="auto"/>
        <w:right w:val="none" w:sz="0" w:space="0" w:color="auto"/>
      </w:divBdr>
    </w:div>
    <w:div w:id="1277759303">
      <w:bodyDiv w:val="1"/>
      <w:marLeft w:val="0"/>
      <w:marRight w:val="0"/>
      <w:marTop w:val="0"/>
      <w:marBottom w:val="0"/>
      <w:divBdr>
        <w:top w:val="none" w:sz="0" w:space="0" w:color="auto"/>
        <w:left w:val="none" w:sz="0" w:space="0" w:color="auto"/>
        <w:bottom w:val="none" w:sz="0" w:space="0" w:color="auto"/>
        <w:right w:val="none" w:sz="0" w:space="0" w:color="auto"/>
      </w:divBdr>
    </w:div>
    <w:div w:id="1297183143">
      <w:bodyDiv w:val="1"/>
      <w:marLeft w:val="0"/>
      <w:marRight w:val="0"/>
      <w:marTop w:val="0"/>
      <w:marBottom w:val="0"/>
      <w:divBdr>
        <w:top w:val="none" w:sz="0" w:space="0" w:color="auto"/>
        <w:left w:val="none" w:sz="0" w:space="0" w:color="auto"/>
        <w:bottom w:val="none" w:sz="0" w:space="0" w:color="auto"/>
        <w:right w:val="none" w:sz="0" w:space="0" w:color="auto"/>
      </w:divBdr>
    </w:div>
    <w:div w:id="1511413360">
      <w:bodyDiv w:val="1"/>
      <w:marLeft w:val="0"/>
      <w:marRight w:val="0"/>
      <w:marTop w:val="0"/>
      <w:marBottom w:val="0"/>
      <w:divBdr>
        <w:top w:val="none" w:sz="0" w:space="0" w:color="auto"/>
        <w:left w:val="none" w:sz="0" w:space="0" w:color="auto"/>
        <w:bottom w:val="none" w:sz="0" w:space="0" w:color="auto"/>
        <w:right w:val="none" w:sz="0" w:space="0" w:color="auto"/>
      </w:divBdr>
    </w:div>
    <w:div w:id="1621373833">
      <w:bodyDiv w:val="1"/>
      <w:marLeft w:val="0"/>
      <w:marRight w:val="0"/>
      <w:marTop w:val="0"/>
      <w:marBottom w:val="0"/>
      <w:divBdr>
        <w:top w:val="none" w:sz="0" w:space="0" w:color="auto"/>
        <w:left w:val="none" w:sz="0" w:space="0" w:color="auto"/>
        <w:bottom w:val="none" w:sz="0" w:space="0" w:color="auto"/>
        <w:right w:val="none" w:sz="0" w:space="0" w:color="auto"/>
      </w:divBdr>
    </w:div>
    <w:div w:id="1717318937">
      <w:bodyDiv w:val="1"/>
      <w:marLeft w:val="0"/>
      <w:marRight w:val="0"/>
      <w:marTop w:val="0"/>
      <w:marBottom w:val="0"/>
      <w:divBdr>
        <w:top w:val="none" w:sz="0" w:space="0" w:color="auto"/>
        <w:left w:val="none" w:sz="0" w:space="0" w:color="auto"/>
        <w:bottom w:val="none" w:sz="0" w:space="0" w:color="auto"/>
        <w:right w:val="none" w:sz="0" w:space="0" w:color="auto"/>
      </w:divBdr>
    </w:div>
    <w:div w:id="1742604896">
      <w:bodyDiv w:val="1"/>
      <w:marLeft w:val="0"/>
      <w:marRight w:val="0"/>
      <w:marTop w:val="0"/>
      <w:marBottom w:val="0"/>
      <w:divBdr>
        <w:top w:val="none" w:sz="0" w:space="0" w:color="auto"/>
        <w:left w:val="none" w:sz="0" w:space="0" w:color="auto"/>
        <w:bottom w:val="none" w:sz="0" w:space="0" w:color="auto"/>
        <w:right w:val="none" w:sz="0" w:space="0" w:color="auto"/>
      </w:divBdr>
    </w:div>
    <w:div w:id="1841967314">
      <w:bodyDiv w:val="1"/>
      <w:marLeft w:val="0"/>
      <w:marRight w:val="0"/>
      <w:marTop w:val="0"/>
      <w:marBottom w:val="0"/>
      <w:divBdr>
        <w:top w:val="none" w:sz="0" w:space="0" w:color="auto"/>
        <w:left w:val="none" w:sz="0" w:space="0" w:color="auto"/>
        <w:bottom w:val="none" w:sz="0" w:space="0" w:color="auto"/>
        <w:right w:val="none" w:sz="0" w:space="0" w:color="auto"/>
      </w:divBdr>
    </w:div>
    <w:div w:id="1856261492">
      <w:bodyDiv w:val="1"/>
      <w:marLeft w:val="0"/>
      <w:marRight w:val="0"/>
      <w:marTop w:val="0"/>
      <w:marBottom w:val="0"/>
      <w:divBdr>
        <w:top w:val="none" w:sz="0" w:space="0" w:color="auto"/>
        <w:left w:val="none" w:sz="0" w:space="0" w:color="auto"/>
        <w:bottom w:val="none" w:sz="0" w:space="0" w:color="auto"/>
        <w:right w:val="none" w:sz="0" w:space="0" w:color="auto"/>
      </w:divBdr>
    </w:div>
    <w:div w:id="1984191806">
      <w:bodyDiv w:val="1"/>
      <w:marLeft w:val="0"/>
      <w:marRight w:val="0"/>
      <w:marTop w:val="0"/>
      <w:marBottom w:val="0"/>
      <w:divBdr>
        <w:top w:val="none" w:sz="0" w:space="0" w:color="auto"/>
        <w:left w:val="none" w:sz="0" w:space="0" w:color="auto"/>
        <w:bottom w:val="none" w:sz="0" w:space="0" w:color="auto"/>
        <w:right w:val="none" w:sz="0" w:space="0" w:color="auto"/>
      </w:divBdr>
      <w:divsChild>
        <w:div w:id="1684283384">
          <w:marLeft w:val="0"/>
          <w:marRight w:val="0"/>
          <w:marTop w:val="0"/>
          <w:marBottom w:val="0"/>
          <w:divBdr>
            <w:top w:val="none" w:sz="0" w:space="0" w:color="auto"/>
            <w:left w:val="none" w:sz="0" w:space="0" w:color="auto"/>
            <w:bottom w:val="none" w:sz="0" w:space="0" w:color="auto"/>
            <w:right w:val="none" w:sz="0" w:space="0" w:color="auto"/>
          </w:divBdr>
          <w:divsChild>
            <w:div w:id="831683145">
              <w:marLeft w:val="0"/>
              <w:marRight w:val="0"/>
              <w:marTop w:val="0"/>
              <w:marBottom w:val="0"/>
              <w:divBdr>
                <w:top w:val="none" w:sz="0" w:space="0" w:color="auto"/>
                <w:left w:val="none" w:sz="0" w:space="0" w:color="auto"/>
                <w:bottom w:val="none" w:sz="0" w:space="0" w:color="auto"/>
                <w:right w:val="none" w:sz="0" w:space="0" w:color="auto"/>
              </w:divBdr>
              <w:divsChild>
                <w:div w:id="12193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128159">
      <w:bodyDiv w:val="1"/>
      <w:marLeft w:val="0"/>
      <w:marRight w:val="0"/>
      <w:marTop w:val="0"/>
      <w:marBottom w:val="0"/>
      <w:divBdr>
        <w:top w:val="none" w:sz="0" w:space="0" w:color="auto"/>
        <w:left w:val="none" w:sz="0" w:space="0" w:color="auto"/>
        <w:bottom w:val="none" w:sz="0" w:space="0" w:color="auto"/>
        <w:right w:val="none" w:sz="0" w:space="0" w:color="auto"/>
      </w:divBdr>
      <w:divsChild>
        <w:div w:id="1965576064">
          <w:marLeft w:val="0"/>
          <w:marRight w:val="0"/>
          <w:marTop w:val="0"/>
          <w:marBottom w:val="0"/>
          <w:divBdr>
            <w:top w:val="none" w:sz="0" w:space="0" w:color="auto"/>
            <w:left w:val="none" w:sz="0" w:space="0" w:color="auto"/>
            <w:bottom w:val="none" w:sz="0" w:space="0" w:color="auto"/>
            <w:right w:val="none" w:sz="0" w:space="0" w:color="auto"/>
          </w:divBdr>
          <w:divsChild>
            <w:div w:id="1160150618">
              <w:marLeft w:val="0"/>
              <w:marRight w:val="0"/>
              <w:marTop w:val="0"/>
              <w:marBottom w:val="0"/>
              <w:divBdr>
                <w:top w:val="none" w:sz="0" w:space="0" w:color="auto"/>
                <w:left w:val="none" w:sz="0" w:space="0" w:color="auto"/>
                <w:bottom w:val="none" w:sz="0" w:space="0" w:color="auto"/>
                <w:right w:val="none" w:sz="0" w:space="0" w:color="auto"/>
              </w:divBdr>
              <w:divsChild>
                <w:div w:id="10731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2800">
      <w:bodyDiv w:val="1"/>
      <w:marLeft w:val="0"/>
      <w:marRight w:val="0"/>
      <w:marTop w:val="0"/>
      <w:marBottom w:val="0"/>
      <w:divBdr>
        <w:top w:val="none" w:sz="0" w:space="0" w:color="auto"/>
        <w:left w:val="none" w:sz="0" w:space="0" w:color="auto"/>
        <w:bottom w:val="none" w:sz="0" w:space="0" w:color="auto"/>
        <w:right w:val="none" w:sz="0" w:space="0" w:color="auto"/>
      </w:divBdr>
    </w:div>
    <w:div w:id="2034265585">
      <w:bodyDiv w:val="1"/>
      <w:marLeft w:val="0"/>
      <w:marRight w:val="0"/>
      <w:marTop w:val="0"/>
      <w:marBottom w:val="0"/>
      <w:divBdr>
        <w:top w:val="none" w:sz="0" w:space="0" w:color="auto"/>
        <w:left w:val="none" w:sz="0" w:space="0" w:color="auto"/>
        <w:bottom w:val="none" w:sz="0" w:space="0" w:color="auto"/>
        <w:right w:val="none" w:sz="0" w:space="0" w:color="auto"/>
      </w:divBdr>
    </w:div>
    <w:div w:id="2042437256">
      <w:bodyDiv w:val="1"/>
      <w:marLeft w:val="0"/>
      <w:marRight w:val="0"/>
      <w:marTop w:val="0"/>
      <w:marBottom w:val="0"/>
      <w:divBdr>
        <w:top w:val="none" w:sz="0" w:space="0" w:color="auto"/>
        <w:left w:val="none" w:sz="0" w:space="0" w:color="auto"/>
        <w:bottom w:val="none" w:sz="0" w:space="0" w:color="auto"/>
        <w:right w:val="none" w:sz="0" w:space="0" w:color="auto"/>
      </w:divBdr>
    </w:div>
    <w:div w:id="2062710479">
      <w:bodyDiv w:val="1"/>
      <w:marLeft w:val="0"/>
      <w:marRight w:val="0"/>
      <w:marTop w:val="0"/>
      <w:marBottom w:val="0"/>
      <w:divBdr>
        <w:top w:val="none" w:sz="0" w:space="0" w:color="auto"/>
        <w:left w:val="none" w:sz="0" w:space="0" w:color="auto"/>
        <w:bottom w:val="none" w:sz="0" w:space="0" w:color="auto"/>
        <w:right w:val="none" w:sz="0" w:space="0" w:color="auto"/>
      </w:divBdr>
    </w:div>
    <w:div w:id="2064061738">
      <w:bodyDiv w:val="1"/>
      <w:marLeft w:val="0"/>
      <w:marRight w:val="0"/>
      <w:marTop w:val="0"/>
      <w:marBottom w:val="0"/>
      <w:divBdr>
        <w:top w:val="none" w:sz="0" w:space="0" w:color="auto"/>
        <w:left w:val="none" w:sz="0" w:space="0" w:color="auto"/>
        <w:bottom w:val="none" w:sz="0" w:space="0" w:color="auto"/>
        <w:right w:val="none" w:sz="0" w:space="0" w:color="auto"/>
      </w:divBdr>
    </w:div>
    <w:div w:id="20848339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gic-lantern/SoftwareEngineeringPrincipl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UD2V/pcc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81FC2-BD79-1544-8EF5-C883ABA88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25</Pages>
  <Words>19744</Words>
  <Characters>112545</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Software engineering principles applied to research software</vt:lpstr>
    </vt:vector>
  </TitlesOfParts>
  <Company/>
  <LinksUpToDate>false</LinksUpToDate>
  <CharactersWithSpaces>13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principles applied to research software</dc:title>
  <dc:creator>Seth Russell</dc:creator>
  <cp:lastModifiedBy>Russell, Seth</cp:lastModifiedBy>
  <cp:revision>84</cp:revision>
  <dcterms:created xsi:type="dcterms:W3CDTF">2018-04-13T17:48:00Z</dcterms:created>
  <dcterms:modified xsi:type="dcterms:W3CDTF">2018-10-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Os8p3F2"/&gt;&lt;style id="http://www.zotero.org/styles/vancouver" locale="en-US"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